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77DEFE83" w14:textId="321CD11D"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xml:space="preserve">. It is this concept of comprehension, alongside maintenance, that is </w:t>
      </w:r>
      <w:r>
        <w:rPr>
          <w:rFonts w:cs="Times New Roman"/>
          <w:szCs w:val="24"/>
        </w:rPr>
        <w:lastRenderedPageBreak/>
        <w:t xml:space="preserve">the basis for why more research is needed to support better comprehension. </w:t>
      </w:r>
      <w:r w:rsidRPr="00D34434">
        <w:t xml:space="preserve"> </w:t>
      </w:r>
      <w:r>
        <w:t xml:space="preserve">Comments are one means of providing support for comprehension.  </w:t>
      </w:r>
      <w:r w:rsidRPr="00D34434">
        <w:rPr>
          <w:rFonts w:cs="Times New Roman"/>
          <w:szCs w:val="24"/>
        </w:rPr>
        <w:t>Comments should always provide cognitive support,</w:t>
      </w:r>
      <w:r>
        <w:rPr>
          <w:rFonts w:cs="Times New Roman"/>
          <w:szCs w:val="24"/>
        </w:rPr>
        <w:t xml:space="preserve"> assist in comprehension, and reduce the difficulty of maintenance,</w:t>
      </w:r>
      <w:r w:rsidRPr="00D34434">
        <w:rPr>
          <w:rFonts w:cs="Times New Roman"/>
          <w:szCs w:val="24"/>
        </w:rPr>
        <w:t xml:space="preserve"> reinforcing ideas and concepts that are present in the source code [</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p>
    <w:p w14:paraId="3CE05A94" w14:textId="04B363C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w:t>
      </w:r>
      <w:commentRangeStart w:id="2"/>
      <w:commentRangeStart w:id="3"/>
      <w:commentRangeStart w:id="4"/>
      <w:r w:rsidR="00687E83">
        <w:rPr>
          <w:rFonts w:cs="Times New Roman"/>
          <w:szCs w:val="24"/>
        </w:rPr>
        <w:t>later on</w:t>
      </w:r>
      <w:commentRangeEnd w:id="2"/>
      <w:r w:rsidR="007956DB">
        <w:rPr>
          <w:rStyle w:val="CommentReference"/>
        </w:rPr>
        <w:commentReference w:id="2"/>
      </w:r>
      <w:commentRangeEnd w:id="3"/>
      <w:r w:rsidR="00546A5A">
        <w:rPr>
          <w:rStyle w:val="CommentReference"/>
        </w:rPr>
        <w:commentReference w:id="3"/>
      </w:r>
      <w:commentRangeEnd w:id="4"/>
      <w:r w:rsidR="00FD0B50">
        <w:rPr>
          <w:rStyle w:val="CommentReference"/>
        </w:rPr>
        <w:commentReference w:id="4"/>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around where it has been commented out. Of course, alongside comprehension, when you </w:t>
      </w:r>
      <w:r w:rsidR="009D2E2B" w:rsidRPr="002248ED">
        <w:rPr>
          <w:rFonts w:cs="Times New Roman"/>
          <w:szCs w:val="24"/>
        </w:rPr>
        <w:lastRenderedPageBreak/>
        <w:t xml:space="preserve">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5"/>
      <w:commentRangeStart w:id="6"/>
      <w:commentRangeStart w:id="7"/>
      <w:r w:rsidR="009D2E2B" w:rsidRPr="002248ED">
        <w:rPr>
          <w:rFonts w:cs="Times New Roman"/>
          <w:szCs w:val="24"/>
        </w:rPr>
        <w:t xml:space="preserve">code too. </w:t>
      </w:r>
      <w:commentRangeEnd w:id="5"/>
      <w:r w:rsidR="009D2E2B">
        <w:rPr>
          <w:rStyle w:val="CommentReference"/>
        </w:rPr>
        <w:commentReference w:id="5"/>
      </w:r>
      <w:commentRangeEnd w:id="6"/>
      <w:r w:rsidR="009D2E2B">
        <w:rPr>
          <w:rStyle w:val="CommentReference"/>
        </w:rPr>
        <w:commentReference w:id="6"/>
      </w:r>
      <w:commentRangeEnd w:id="7"/>
      <w:r w:rsidR="009D2E2B">
        <w:rPr>
          <w:rStyle w:val="CommentReference"/>
        </w:rPr>
        <w:commentReference w:id="7"/>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168F0AB2" w:rsidR="00343A27" w:rsidRDefault="00CF3AB9" w:rsidP="004E5433">
      <w:pPr>
        <w:rPr>
          <w:rFonts w:cs="Times New Roman"/>
          <w:szCs w:val="24"/>
        </w:rPr>
      </w:pPr>
      <w:r w:rsidRPr="002248ED">
        <w:rPr>
          <w:rFonts w:cs="Times New Roman"/>
          <w:szCs w:val="24"/>
        </w:rPr>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w:t>
      </w:r>
      <w:r w:rsidRPr="002248ED">
        <w:rPr>
          <w:rFonts w:cs="Times New Roman"/>
          <w:szCs w:val="24"/>
        </w:rPr>
        <w:lastRenderedPageBreak/>
        <w:t xml:space="preserve">cod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Pr="002248ED">
        <w:rPr>
          <w:rFonts w:cs="Times New Roman"/>
          <w:szCs w:val="24"/>
        </w:rPr>
        <w:t>.</w:t>
      </w:r>
      <w:proofErr w:type="gramEnd"/>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7EE7DCC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r w:rsidR="008178C0">
        <w:rPr>
          <w:rFonts w:cs="Times New Roman"/>
          <w:szCs w:val="24"/>
        </w:rPr>
        <w:t xml:space="preserve"> Yet another reason that commented out cod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lastRenderedPageBreak/>
        <w:t>consider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48014BAB"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commented out cod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 xml:space="preserve">Research in this area is exceptionally limited and the debate on text detection is </w:t>
      </w:r>
      <w:r w:rsidR="004E5433" w:rsidRPr="002248ED">
        <w:rPr>
          <w:rFonts w:cs="Times New Roman"/>
          <w:szCs w:val="24"/>
        </w:rPr>
        <w:lastRenderedPageBreak/>
        <w:t>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7E11FA"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9751F91"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9E2C4F6" w:rsidR="00972170" w:rsidRDefault="00866B26" w:rsidP="00FC4763">
      <w:pPr>
        <w:pStyle w:val="ListParagraph"/>
        <w:ind w:left="1440" w:firstLine="0"/>
        <w:rPr>
          <w:rFonts w:cs="Times New Roman"/>
          <w:szCs w:val="24"/>
        </w:rPr>
      </w:pPr>
      <w:r>
        <w:rPr>
          <w:rFonts w:cs="Times New Roman"/>
          <w:szCs w:val="24"/>
        </w:rPr>
        <w:t xml:space="preserve">Detection of commented out code is vital to solving the problems that they cause, as frequently the people commenting out the code do not see it as an issue or may just forget to delete it. </w:t>
      </w:r>
      <w:r w:rsidR="00EB42AD">
        <w:rPr>
          <w:rFonts w:cs="Times New Roman"/>
          <w:szCs w:val="24"/>
        </w:rPr>
        <w:t>The trouble with detecting commented out cod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769617E9" w:rsidR="00DA3F26" w:rsidRDefault="00262FC7" w:rsidP="00FC4763">
      <w:pPr>
        <w:pStyle w:val="ListParagraph"/>
        <w:ind w:left="1440" w:firstLine="0"/>
        <w:rPr>
          <w:rFonts w:cs="Times New Roman"/>
          <w:szCs w:val="24"/>
        </w:rPr>
      </w:pPr>
      <w:r>
        <w:rPr>
          <w:rFonts w:cs="Times New Roman"/>
          <w:szCs w:val="24"/>
        </w:rPr>
        <w:lastRenderedPageBreak/>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commented out cod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77202C5E"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classified as English prose and commented out code)</w:t>
      </w:r>
      <w:r w:rsidR="001E4BD4">
        <w:rPr>
          <w:rFonts w:cs="Times New Roman"/>
          <w:szCs w:val="24"/>
        </w:rPr>
        <w:t xml:space="preserve"> </w:t>
      </w:r>
      <w:r>
        <w:rPr>
          <w:rFonts w:cs="Times New Roman"/>
          <w:szCs w:val="24"/>
        </w:rPr>
        <w:t>from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w:t>
      </w:r>
      <w:r w:rsidR="004C15B3" w:rsidRPr="002248ED">
        <w:rPr>
          <w:rFonts w:cs="Times New Roman"/>
          <w:szCs w:val="24"/>
        </w:rPr>
        <w:lastRenderedPageBreak/>
        <w:t xml:space="preserve">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FC75A8">
      <w:pPr>
        <w:pStyle w:val="ChapterTitle"/>
      </w:pPr>
      <w:r>
        <w:t>Related Work</w:t>
      </w:r>
    </w:p>
    <w:p w14:paraId="2EED8F31" w14:textId="252AE14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commentRangeStart w:id="9"/>
      <w:r w:rsidR="005A1632">
        <w:rPr>
          <w:rFonts w:cs="Times New Roman"/>
          <w:szCs w:val="24"/>
        </w:rPr>
        <w:t>vectorization</w:t>
      </w:r>
      <w:r w:rsidR="002248ED" w:rsidRPr="002248ED">
        <w:rPr>
          <w:rFonts w:cs="Times New Roman"/>
          <w:szCs w:val="24"/>
        </w:rPr>
        <w:t xml:space="preserve"> </w:t>
      </w:r>
      <w:commentRangeEnd w:id="9"/>
      <w:r w:rsidR="00C83111">
        <w:rPr>
          <w:rStyle w:val="CommentReference"/>
        </w:rPr>
        <w:commentReference w:id="9"/>
      </w:r>
      <w:r w:rsidR="002248ED" w:rsidRPr="002248ED">
        <w:rPr>
          <w:rFonts w:cs="Times New Roman"/>
          <w:szCs w:val="24"/>
        </w:rPr>
        <w:t xml:space="preserve">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10" w:name="_Ref35456368"/>
      <w:r>
        <w:t>Taxonomy</w:t>
      </w:r>
      <w:bookmarkEnd w:id="10"/>
    </w:p>
    <w:p w14:paraId="42A7E2ED" w14:textId="63139399" w:rsidR="00177283" w:rsidRDefault="005A1632" w:rsidP="00177283">
      <w:pPr>
        <w:rPr>
          <w:rFonts w:cs="Times New Roman"/>
          <w:szCs w:val="24"/>
        </w:rPr>
      </w:pPr>
      <w:r>
        <w:rPr>
          <w:rFonts w:cs="Times New Roman"/>
          <w:szCs w:val="24"/>
        </w:rPr>
        <w:t xml:space="preserve"> </w:t>
      </w:r>
      <w:ins w:id="11" w:author="Michael Decker" w:date="2020-03-23T18:17:00Z">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ins>
      <w:del w:id="12" w:author="blake grills" w:date="2020-03-21T19:13:00Z">
        <w:r w:rsidDel="000E69C1">
          <w:rPr>
            <w:rFonts w:cs="Times New Roman"/>
            <w:szCs w:val="24"/>
          </w:rPr>
          <w:delText xml:space="preserve">Separate to all of these areas is the study of a taxonomy of a comment, which is detailed by Chen et al. </w:delText>
        </w:r>
      </w:del>
      <w:del w:id="13" w:author="Michael Decker" w:date="2020-03-23T18:17:00Z">
        <w:r w:rsidDel="00C83111">
          <w:rPr>
            <w:rFonts w:cs="Times New Roman"/>
            <w:szCs w:val="24"/>
          </w:rPr>
          <w:delText>The results of the research provided by</w:delText>
        </w:r>
      </w:del>
      <w:r>
        <w:rPr>
          <w:rFonts w:cs="Times New Roman"/>
          <w:szCs w:val="24"/>
        </w:rPr>
        <w:t xml:space="preserve"> </w:t>
      </w:r>
      <w:r w:rsidR="000E69C1">
        <w:rPr>
          <w:rFonts w:cs="Times New Roman"/>
          <w:szCs w:val="24"/>
        </w:rPr>
        <w:t xml:space="preserve">Chen et al. </w:t>
      </w:r>
      <w:del w:id="14" w:author="Michael Decker" w:date="2020-03-23T18:18:00Z">
        <w:r w:rsidDel="00C83111">
          <w:rPr>
            <w:rFonts w:cs="Times New Roman"/>
            <w:szCs w:val="24"/>
          </w:rPr>
          <w:delText xml:space="preserve"> give</w:delText>
        </w:r>
      </w:del>
      <w:ins w:id="15" w:author="Michael Decker" w:date="2020-03-23T18:18:00Z">
        <w:r w:rsidR="00C83111">
          <w:rPr>
            <w:rFonts w:cs="Times New Roman"/>
            <w:szCs w:val="24"/>
          </w:rPr>
          <w:t xml:space="preserve">introduce a comment taxonomy </w:t>
        </w:r>
      </w:ins>
      <w:del w:id="16" w:author="Michael Decker" w:date="2020-03-23T18:18:00Z">
        <w:r w:rsidDel="00C83111">
          <w:rPr>
            <w:rFonts w:cs="Times New Roman"/>
            <w:szCs w:val="24"/>
          </w:rPr>
          <w:delText xml:space="preserve"> us</w:delText>
        </w:r>
      </w:del>
      <w:ins w:id="17" w:author="Michael Decker" w:date="2020-03-23T18:18:00Z">
        <w:r w:rsidR="00C83111">
          <w:rPr>
            <w:rFonts w:cs="Times New Roman"/>
            <w:szCs w:val="24"/>
          </w:rPr>
          <w:t>with</w:t>
        </w:r>
      </w:ins>
      <w:r>
        <w:rPr>
          <w:rFonts w:cs="Times New Roman"/>
          <w:szCs w:val="24"/>
        </w:rPr>
        <w:t xml:space="preserve"> four different types</w:t>
      </w:r>
      <w:ins w:id="18" w:author="Michael Decker" w:date="2020-03-23T18:18:00Z">
        <w:r w:rsidR="00C83111">
          <w:rPr>
            <w:rFonts w:cs="Times New Roman"/>
            <w:szCs w:val="24"/>
          </w:rPr>
          <w:t>.</w:t>
        </w:r>
      </w:ins>
      <w:r>
        <w:rPr>
          <w:rFonts w:cs="Times New Roman"/>
          <w:szCs w:val="24"/>
        </w:rPr>
        <w:t xml:space="preserve"> </w:t>
      </w:r>
      <w:ins w:id="19" w:author="Michael Decker" w:date="2020-03-23T18:19:00Z">
        <w:r w:rsidR="00C83111">
          <w:rPr>
            <w:rFonts w:cs="Times New Roman"/>
            <w:szCs w:val="24"/>
          </w:rPr>
          <w:t xml:space="preserve"> </w:t>
        </w:r>
      </w:ins>
      <w:del w:id="20" w:author="Michael Decker" w:date="2020-03-23T18:18:00Z">
        <w:r w:rsidDel="00C83111">
          <w:rPr>
            <w:rFonts w:cs="Times New Roman"/>
            <w:szCs w:val="24"/>
          </w:rPr>
          <w:delText>of comments which they filtered out of their study as</w:delText>
        </w:r>
      </w:del>
      <w:ins w:id="21" w:author="Michael Decker" w:date="2020-03-23T18:18:00Z">
        <w:r w:rsidR="00C83111">
          <w:rPr>
            <w:rFonts w:cs="Times New Roman"/>
            <w:szCs w:val="24"/>
          </w:rPr>
          <w:t>These are the</w:t>
        </w:r>
      </w:ins>
      <w:r>
        <w:rPr>
          <w:rFonts w:cs="Times New Roman"/>
          <w:szCs w:val="24"/>
        </w:rPr>
        <w:t xml:space="preserve"> non-prose and low purpose, Code Comments, which we call commented out code, Task Comments which are notes such as TODO or FIXME, IDE comments, which are </w:t>
      </w:r>
      <w:r>
        <w:rPr>
          <w:rFonts w:cs="Times New Roman"/>
          <w:szCs w:val="24"/>
        </w:rPr>
        <w:lastRenderedPageBreak/>
        <w:t>special comments designed to communicate to the IDE directly, and non-text comments which are links to websites or other comments that are not directly related to the source code</w:t>
      </w:r>
      <w:ins w:id="22" w:author="blake grills" w:date="2020-03-23T13:49:00Z">
        <w:del w:id="23" w:author="Michael Decker" w:date="2020-03-23T18:17:00Z">
          <w:r w:rsidR="007C4EAF" w:rsidDel="00C83111">
            <w:rPr>
              <w:rFonts w:cs="Times New Roman"/>
              <w:szCs w:val="24"/>
            </w:rPr>
            <w:delText xml:space="preserve"> </w:delText>
          </w:r>
          <w:r w:rsidR="007C4EAF" w:rsidDel="00C83111">
            <w:rPr>
              <w:rFonts w:cs="Times New Roman"/>
              <w:szCs w:val="24"/>
            </w:rPr>
            <w:fldChar w:fldCharType="begin"/>
          </w:r>
          <w:r w:rsidR="007C4EAF" w:rsidDel="00C83111">
            <w:rPr>
              <w:rFonts w:cs="Times New Roman"/>
              <w:szCs w:val="24"/>
            </w:rPr>
            <w:del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del>
      </w:ins>
      <w:del w:id="24" w:author="Michael Decker" w:date="2020-03-23T18:17:00Z">
        <w:r w:rsidR="007C4EAF" w:rsidDel="00C83111">
          <w:rPr>
            <w:rFonts w:cs="Times New Roman"/>
            <w:szCs w:val="24"/>
          </w:rPr>
          <w:fldChar w:fldCharType="separate"/>
        </w:r>
      </w:del>
      <w:ins w:id="25" w:author="blake grills" w:date="2020-03-23T13:49:00Z">
        <w:del w:id="26" w:author="Michael Decker" w:date="2020-03-23T18:17:00Z">
          <w:r w:rsidR="007C4EAF" w:rsidRPr="007C4EAF" w:rsidDel="00C83111">
            <w:rPr>
              <w:rFonts w:cs="Times New Roman"/>
            </w:rPr>
            <w:delText>[Chen et al. 2019]</w:delText>
          </w:r>
          <w:r w:rsidR="007C4EAF" w:rsidDel="00C83111">
            <w:rPr>
              <w:rFonts w:cs="Times New Roman"/>
              <w:szCs w:val="24"/>
            </w:rPr>
            <w:fldChar w:fldCharType="end"/>
          </w:r>
        </w:del>
      </w:ins>
      <w:r>
        <w:rPr>
          <w:rFonts w:cs="Times New Roman"/>
          <w:szCs w:val="24"/>
        </w:rPr>
        <w:t xml:space="preserve">. This taxonomy which they have developed is highly related to our research, </w:t>
      </w:r>
      <w:commentRangeStart w:id="27"/>
      <w:r>
        <w:rPr>
          <w:rFonts w:cs="Times New Roman"/>
          <w:szCs w:val="24"/>
        </w:rPr>
        <w:t xml:space="preserve">however, they choose to ignore </w:t>
      </w:r>
      <w:r w:rsidR="00CA4B03">
        <w:rPr>
          <w:rFonts w:cs="Times New Roman"/>
          <w:szCs w:val="24"/>
        </w:rPr>
        <w:t>task</w:t>
      </w:r>
      <w:r>
        <w:rPr>
          <w:rFonts w:cs="Times New Roman"/>
          <w:szCs w:val="24"/>
        </w:rPr>
        <w:t xml:space="preserve"> comments and provide little focus on them whereas it is these types of comments that we want to focus on and expand the taxonomy of.</w:t>
      </w:r>
      <w:r w:rsidR="007C4EAF">
        <w:rPr>
          <w:rFonts w:cs="Times New Roman"/>
          <w:szCs w:val="24"/>
        </w:rPr>
        <w:t xml:space="preserve"> The development of a taxonomy is vital when trying to develop a thorough understanding of comments and comment structure.</w:t>
      </w:r>
      <w:commentRangeEnd w:id="27"/>
      <w:r w:rsidR="00BC3843">
        <w:rPr>
          <w:rStyle w:val="CommentReference"/>
        </w:rPr>
        <w:commentReference w:id="27"/>
      </w:r>
    </w:p>
    <w:p w14:paraId="42C7C3E9" w14:textId="3FEF2134"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w:t>
      </w:r>
      <w:commentRangeStart w:id="28"/>
      <w:r w:rsidR="00345FEF">
        <w:rPr>
          <w:rFonts w:cs="Times New Roman"/>
          <w:szCs w:val="24"/>
        </w:rPr>
        <w:t>distinction between an explanatory comment that contains code vs commented out code will be very important.</w:t>
      </w:r>
      <w:commentRangeEnd w:id="28"/>
      <w:r w:rsidR="0010270B">
        <w:rPr>
          <w:rStyle w:val="CommentReference"/>
        </w:rPr>
        <w:commentReference w:id="28"/>
      </w:r>
    </w:p>
    <w:p w14:paraId="69FCC460" w14:textId="376E47CB" w:rsidR="00FA7B2B" w:rsidRDefault="00FA7B2B" w:rsidP="00FA7B2B">
      <w:pPr>
        <w:pStyle w:val="Heading2"/>
      </w:pPr>
      <w:bookmarkStart w:id="29" w:name="_Ref34208077"/>
      <w:r>
        <w:t>Detecting Code in Unstructured Text</w:t>
      </w:r>
      <w:bookmarkEnd w:id="29"/>
    </w:p>
    <w:p w14:paraId="7F9AA12B" w14:textId="0C2109A0"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w:t>
      </w:r>
      <w:r w:rsidR="00CD3417">
        <w:lastRenderedPageBreak/>
        <w:t xml:space="preserve">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w:t>
      </w:r>
      <w:commentRangeStart w:id="30"/>
      <w:r w:rsidR="00D8059E">
        <w:t xml:space="preserve">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r w:rsidR="002A06D3">
        <w:t xml:space="preserve"> This is because our goal is to detect commented out code as a whole rather than snippets within comments.</w:t>
      </w:r>
      <w:commentRangeEnd w:id="30"/>
      <w:r w:rsidR="004E571F">
        <w:rPr>
          <w:rStyle w:val="CommentReference"/>
        </w:rPr>
        <w:commentReference w:id="30"/>
      </w:r>
    </w:p>
    <w:p w14:paraId="1AF4A529" w14:textId="27C0BA44" w:rsidR="00345FEF" w:rsidRPr="00FA7B2B" w:rsidRDefault="00345FEF" w:rsidP="00FA7B2B">
      <w:r>
        <w:t xml:space="preserve">Another example of the detection of code </w:t>
      </w:r>
      <w:del w:id="31" w:author="Michael Decker" w:date="2020-03-23T18:26:00Z">
        <w:r w:rsidDel="00387A5A">
          <w:delText xml:space="preserve">in unstructured text </w:delText>
        </w:r>
      </w:del>
      <w:r>
        <w:t xml:space="preserve">is provided by </w:t>
      </w:r>
      <w:proofErr w:type="spellStart"/>
      <w:r>
        <w:t>Abdalkareem</w:t>
      </w:r>
      <w:proofErr w:type="spellEnd"/>
      <w:r>
        <w:t xml:space="preserve"> et al. in the</w:t>
      </w:r>
      <w:ins w:id="32" w:author="Michael Decker" w:date="2020-03-23T18:23:00Z">
        <w:r w:rsidR="003A17F6">
          <w:t>ir</w:t>
        </w:r>
      </w:ins>
      <w:del w:id="33" w:author="Michael Decker" w:date="2020-03-23T18:23:00Z">
        <w:r w:rsidDel="003A17F6">
          <w:delText>re</w:delText>
        </w:r>
      </w:del>
      <w:r>
        <w:t xml:space="preserve"> study </w:t>
      </w:r>
      <w:ins w:id="34" w:author="Michael Decker" w:date="2020-03-23T18:28:00Z">
        <w:r w:rsidR="00387A5A">
          <w:t>where</w:t>
        </w:r>
      </w:ins>
      <w:del w:id="35" w:author="Michael Decker" w:date="2020-03-23T18:28:00Z">
        <w:r w:rsidDel="00387A5A">
          <w:delText>of code</w:delText>
        </w:r>
      </w:del>
      <w:r>
        <w:t xml:space="preserve"> pulled </w:t>
      </w:r>
      <w:ins w:id="36" w:author="Michael Decker" w:date="2020-03-23T18:28:00Z">
        <w:r w:rsidR="00387A5A">
          <w:t xml:space="preserve">code </w:t>
        </w:r>
      </w:ins>
      <w:r>
        <w:t xml:space="preserve">from </w:t>
      </w:r>
      <w:proofErr w:type="spellStart"/>
      <w:r>
        <w:t>StackOverflow</w:t>
      </w:r>
      <w:proofErr w:type="spellEnd"/>
      <w:ins w:id="37" w:author="Michael Decker" w:date="2020-03-23T18:28:00Z">
        <w:r w:rsidR="00387A5A">
          <w:t xml:space="preserve"> for part of a gold set</w:t>
        </w:r>
      </w:ins>
      <w:r>
        <w:t xml:space="preserve">. </w:t>
      </w:r>
      <w:ins w:id="38" w:author="Michael Decker" w:date="2020-03-23T18:24:00Z">
        <w:r w:rsidR="00387A5A">
          <w:t xml:space="preserve"> </w:t>
        </w:r>
      </w:ins>
      <w:ins w:id="39" w:author="Michael Decker" w:date="2020-03-23T18:25:00Z">
        <w:r w:rsidR="00387A5A">
          <w:t>The</w:t>
        </w:r>
      </w:ins>
      <w:ins w:id="40" w:author="Michael Decker" w:date="2020-03-23T18:24:00Z">
        <w:r w:rsidR="00387A5A">
          <w:t xml:space="preserve"> </w:t>
        </w:r>
      </w:ins>
      <w:proofErr w:type="spellStart"/>
      <w:ins w:id="41" w:author="Michael Decker" w:date="2020-03-23T18:27:00Z">
        <w:r w:rsidR="00387A5A">
          <w:t>heuristice</w:t>
        </w:r>
      </w:ins>
      <w:proofErr w:type="spellEnd"/>
      <w:ins w:id="42" w:author="Michael Decker" w:date="2020-03-23T18:24:00Z">
        <w:r w:rsidR="00387A5A">
          <w:t xml:space="preserve"> </w:t>
        </w:r>
        <w:proofErr w:type="spellStart"/>
        <w:r w:rsidR="00387A5A">
          <w:t>Abdalkaree</w:t>
        </w:r>
      </w:ins>
      <w:ins w:id="43" w:author="Michael Decker" w:date="2020-03-23T18:27:00Z">
        <w:r w:rsidR="00387A5A">
          <w:t>m</w:t>
        </w:r>
        <w:proofErr w:type="spellEnd"/>
        <w:r w:rsidR="00387A5A">
          <w:t xml:space="preserve"> et al.</w:t>
        </w:r>
      </w:ins>
      <w:ins w:id="44" w:author="Michael Decker" w:date="2020-03-23T18:25:00Z">
        <w:r w:rsidR="00387A5A">
          <w:t xml:space="preserve"> </w:t>
        </w:r>
      </w:ins>
      <w:ins w:id="45" w:author="Michael Decker" w:date="2020-03-23T18:26:00Z">
        <w:r w:rsidR="00387A5A">
          <w:t>employ is</w:t>
        </w:r>
      </w:ins>
      <w:ins w:id="46" w:author="Michael Decker" w:date="2020-03-23T18:25:00Z">
        <w:r w:rsidR="00387A5A">
          <w:t xml:space="preserve"> simple.  Since </w:t>
        </w:r>
        <w:proofErr w:type="spellStart"/>
        <w:r w:rsidR="00387A5A">
          <w:t>StackOverflow</w:t>
        </w:r>
        <w:proofErr w:type="spellEnd"/>
        <w:r w:rsidR="00387A5A">
          <w:t xml:space="preserve"> posts are in html, they </w:t>
        </w:r>
      </w:ins>
      <w:ins w:id="47" w:author="Michael Decker" w:date="2020-03-23T18:28:00Z">
        <w:r w:rsidR="00387A5A">
          <w:t>consider text within</w:t>
        </w:r>
      </w:ins>
      <w:ins w:id="48" w:author="Michael Decker" w:date="2020-03-23T18:27:00Z">
        <w:r w:rsidR="00387A5A">
          <w:t xml:space="preserve"> code tags </w:t>
        </w:r>
      </w:ins>
      <w:ins w:id="49" w:author="Michael Decker" w:date="2020-03-23T18:28:00Z">
        <w:r w:rsidR="00387A5A">
          <w:t>as code</w:t>
        </w:r>
      </w:ins>
      <w:ins w:id="50" w:author="Michael Decker" w:date="2020-03-23T18:29:00Z">
        <w:r w:rsidR="00387A5A">
          <w:t xml:space="preserve">.  </w:t>
        </w:r>
        <w:proofErr w:type="spellStart"/>
        <w:r w:rsidR="00387A5A">
          <w:t>Additionly</w:t>
        </w:r>
        <w:proofErr w:type="spellEnd"/>
        <w:r w:rsidR="00387A5A">
          <w:t xml:space="preserve">, the </w:t>
        </w:r>
      </w:ins>
      <w:del w:id="51" w:author="Michael Decker" w:date="2020-03-23T18:29:00Z">
        <w:r w:rsidDel="00387A5A">
          <w:delText xml:space="preserve">Abdalkareem et al. developed a gold set of code from StackOverflow </w:delText>
        </w:r>
      </w:del>
      <w:r>
        <w:t xml:space="preserve">answers </w:t>
      </w:r>
      <w:del w:id="52" w:author="Michael Decker" w:date="2020-03-23T18:29:00Z">
        <w:r w:rsidDel="00387A5A">
          <w:delText>that wer</w:delText>
        </w:r>
      </w:del>
      <w:ins w:id="53" w:author="Michael Decker" w:date="2020-03-23T18:29:00Z">
        <w:r w:rsidR="00387A5A">
          <w:t>have to b</w:t>
        </w:r>
      </w:ins>
      <w:r>
        <w:t xml:space="preserve">e five lines or greater. The reason they chose to exclude anything less than five lines was because they were concerned that code 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del w:id="54" w:author="Michael Decker" w:date="2020-03-23T18:30:00Z">
        <w:r w:rsidDel="00387A5A">
          <w:delText xml:space="preserve">. </w:delText>
        </w:r>
      </w:del>
      <w:del w:id="55" w:author="Michael Decker" w:date="2020-03-23T18:29:00Z">
        <w:r w:rsidR="00852758" w:rsidDel="00387A5A">
          <w:delText xml:space="preserve">The added advantage to detecting code on StackOverflow as described by Abdalkareem et al. is that because StackOverflow is written in html all of the code found in comments is wrapped in a code tag, meaning all they had to do was pull results containing the code tag </w:delText>
        </w:r>
        <w:r w:rsidR="00852758" w:rsidDel="00387A5A">
          <w:fldChar w:fldCharType="begin"/>
        </w:r>
        <w:r w:rsidR="00852758" w:rsidDel="00387A5A">
          <w:delInstrText xml:space="preserve"> ADDIN ZOTERO_ITEM CSL_CITATION {"citationID":"EnGSF7Ls","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delInstrText>
        </w:r>
        <w:r w:rsidR="00852758" w:rsidDel="00387A5A">
          <w:fldChar w:fldCharType="separate"/>
        </w:r>
        <w:r w:rsidR="00852758" w:rsidRPr="00852758" w:rsidDel="00387A5A">
          <w:rPr>
            <w:rFonts w:cs="Times New Roman"/>
          </w:rPr>
          <w:delText>[Abdalkareem et al. 2017]</w:delText>
        </w:r>
        <w:r w:rsidR="00852758" w:rsidDel="00387A5A">
          <w:fldChar w:fldCharType="end"/>
        </w:r>
        <w:r w:rsidR="00852758" w:rsidDel="00387A5A">
          <w:delText xml:space="preserve">. </w:delText>
        </w:r>
      </w:del>
      <w:del w:id="56" w:author="Michael Decker" w:date="2020-03-23T18:30:00Z">
        <w:r w:rsidR="00852758" w:rsidDel="00387A5A">
          <w:delText xml:space="preserve">Their team then used the CCFinder clone detection tool to attempt to find duplicated code in the corpus of comments that they had collected </w:delText>
        </w:r>
        <w:r w:rsidR="002A06D3" w:rsidDel="00387A5A">
          <w:fldChar w:fldCharType="begin"/>
        </w:r>
        <w:r w:rsidR="002A06D3" w:rsidDel="00387A5A">
          <w:delInstrText xml:space="preserve"> ADDIN ZOTERO_ITEM CSL_CITATION {"citationID":"xBAjG8Bn","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delInstrText>
        </w:r>
        <w:r w:rsidR="002A06D3" w:rsidDel="00387A5A">
          <w:fldChar w:fldCharType="separate"/>
        </w:r>
        <w:r w:rsidR="002A06D3" w:rsidRPr="002A06D3" w:rsidDel="00387A5A">
          <w:rPr>
            <w:rFonts w:cs="Times New Roman"/>
          </w:rPr>
          <w:delText>[Abdalkareem et al. 2017]</w:delText>
        </w:r>
        <w:r w:rsidR="002A06D3" w:rsidDel="00387A5A">
          <w:fldChar w:fldCharType="end"/>
        </w:r>
      </w:del>
      <w:r w:rsidR="002A06D3">
        <w:t>. While code detection is related to the work that we are doing, the specific work of this team relies on the preexisting code tags found in th</w:t>
      </w:r>
      <w:commentRangeStart w:id="57"/>
      <w:r w:rsidR="002A06D3">
        <w:t xml:space="preserve">e </w:t>
      </w:r>
      <w:proofErr w:type="spellStart"/>
      <w:r w:rsidR="002A06D3">
        <w:t>StackOverflow</w:t>
      </w:r>
      <w:proofErr w:type="spellEnd"/>
      <w:r w:rsidR="002A06D3">
        <w:t xml:space="preserve"> message board. </w:t>
      </w:r>
      <w:del w:id="58" w:author="Michael Decker" w:date="2020-03-23T18:32:00Z">
        <w:r w:rsidR="002A06D3" w:rsidDel="0039589F">
          <w:delText>Our goal is to take away such limitations so that if a comment does not have a code tag it can still be detected</w:delText>
        </w:r>
      </w:del>
      <w:ins w:id="59" w:author="Michael Decker" w:date="2020-03-23T18:32:00Z">
        <w:r w:rsidR="0039589F">
          <w:t xml:space="preserve">Our approach does not rely on </w:t>
        </w:r>
        <w:r w:rsidR="0039589F">
          <w:lastRenderedPageBreak/>
          <w:t>markers such as a code-</w:t>
        </w:r>
        <w:proofErr w:type="gramStart"/>
        <w:r w:rsidR="0039589F">
          <w:t>tag</w:t>
        </w:r>
      </w:ins>
      <w:ins w:id="60" w:author="Michael Decker" w:date="2020-03-23T18:33:00Z">
        <w:r w:rsidR="00794D32">
          <w:t>, and</w:t>
        </w:r>
        <w:proofErr w:type="gramEnd"/>
        <w:r w:rsidR="00794D32">
          <w:t xml:space="preserve"> is capable at working o</w:t>
        </w:r>
      </w:ins>
      <w:ins w:id="61" w:author="Michael Decker" w:date="2020-03-23T18:34:00Z">
        <w:r w:rsidR="00794D32">
          <w:t>n the granularity of a single line</w:t>
        </w:r>
      </w:ins>
      <w:ins w:id="62" w:author="Michael Decker" w:date="2020-03-23T18:32:00Z">
        <w:r w:rsidR="0039589F">
          <w:t xml:space="preserve">. </w:t>
        </w:r>
      </w:ins>
      <w:ins w:id="63" w:author="Michael Decker" w:date="2020-03-23T18:33:00Z">
        <w:r w:rsidR="0039589F">
          <w:t xml:space="preserve"> Likewise, the results our work is applicable to the text in code-tags to </w:t>
        </w:r>
        <w:proofErr w:type="spellStart"/>
        <w:r w:rsidR="0039589F">
          <w:t>futher</w:t>
        </w:r>
        <w:proofErr w:type="spellEnd"/>
        <w:r w:rsidR="0039589F">
          <w:t xml:space="preserve"> validate if they are code or not</w:t>
        </w:r>
      </w:ins>
      <w:r w:rsidR="002A06D3">
        <w:t>.</w:t>
      </w:r>
      <w:commentRangeEnd w:id="57"/>
      <w:r w:rsidR="00794D32">
        <w:rPr>
          <w:rStyle w:val="CommentReference"/>
        </w:rPr>
        <w:commentReference w:id="57"/>
      </w:r>
    </w:p>
    <w:p w14:paraId="172B5745" w14:textId="170A9A0E" w:rsidR="00AB11E8" w:rsidRDefault="0038016B" w:rsidP="00AB11E8">
      <w:pPr>
        <w:pStyle w:val="Heading2"/>
      </w:pPr>
      <w:bookmarkStart w:id="64" w:name="_Ref33723021"/>
      <w:r>
        <w:t xml:space="preserve"> </w:t>
      </w:r>
      <w:bookmarkStart w:id="65" w:name="_Ref34207242"/>
      <w:commentRangeStart w:id="66"/>
      <w:r w:rsidR="00AB11E8">
        <w:t xml:space="preserve">Comment Generation </w:t>
      </w:r>
      <w:bookmarkEnd w:id="64"/>
      <w:bookmarkEnd w:id="65"/>
      <w:commentRangeEnd w:id="66"/>
      <w:r w:rsidR="00F31954">
        <w:rPr>
          <w:rStyle w:val="CommentReference"/>
          <w:rFonts w:eastAsiaTheme="minorHAnsi" w:cstheme="minorBidi"/>
          <w:b w:val="0"/>
          <w:bCs w:val="0"/>
          <w:color w:val="auto"/>
        </w:rPr>
        <w:commentReference w:id="66"/>
      </w:r>
    </w:p>
    <w:p w14:paraId="7E129D74" w14:textId="366FE9CE"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24130B5F"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09A7F98E" w14:textId="120DBB00" w:rsidR="00DB541E" w:rsidRDefault="00DB541E" w:rsidP="00386FA3">
      <w:pPr>
        <w:rPr>
          <w:rFonts w:cs="Times New Roman"/>
          <w:szCs w:val="24"/>
        </w:rPr>
      </w:pPr>
      <w:proofErr w:type="spellStart"/>
      <w:r>
        <w:rPr>
          <w:rFonts w:cs="Times New Roman"/>
          <w:szCs w:val="24"/>
        </w:rPr>
        <w:lastRenderedPageBreak/>
        <w:t>Movshovitz-Attias</w:t>
      </w:r>
      <w:proofErr w:type="spellEnd"/>
      <w:r>
        <w:rPr>
          <w:rFonts w:cs="Times New Roman"/>
          <w:szCs w:val="24"/>
        </w:rPr>
        <w:t xml:space="preserve"> and Cohen developed a method for predicting and generating programming comments using topic models and n-grams in order to reduce that 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proofErr w:type="gramStart"/>
      <w:r w:rsidR="00095755">
        <w:rPr>
          <w:rFonts w:cs="Times New Roman"/>
          <w:szCs w:val="24"/>
        </w:rPr>
        <w:t>is</w:t>
      </w:r>
      <w:proofErr w:type="gramEnd"/>
      <w:r w:rsidR="00095755">
        <w:rPr>
          <w:rFonts w:cs="Times New Roman"/>
          <w:szCs w:val="24"/>
        </w:rPr>
        <w:t xml:space="preserve"> text, which is primarily comments but also string literals. The second type, code, is the type that we are much more interested in.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In order to better identify these tokens </w:t>
      </w:r>
      <w:commentRangeStart w:id="67"/>
      <w:r w:rsidR="00095755">
        <w:rPr>
          <w:rFonts w:cs="Times New Roman"/>
          <w:szCs w:val="24"/>
        </w:rPr>
        <w:t>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 </w:t>
      </w:r>
      <w:commentRangeEnd w:id="67"/>
      <w:r w:rsidR="00F31954">
        <w:rPr>
          <w:rStyle w:val="CommentReference"/>
        </w:rPr>
        <w:commentReference w:id="67"/>
      </w:r>
    </w:p>
    <w:p w14:paraId="4D73ECB8" w14:textId="3ACD84FC" w:rsidR="00785D21" w:rsidRDefault="00785D21" w:rsidP="000E69C1">
      <w:pPr>
        <w:pStyle w:val="Heading2"/>
      </w:pPr>
      <w:bookmarkStart w:id="68" w:name="_Ref35456517"/>
      <w:r>
        <w:t xml:space="preserve">Comment </w:t>
      </w:r>
      <w:commentRangeStart w:id="69"/>
      <w:r>
        <w:t>Quality</w:t>
      </w:r>
      <w:bookmarkEnd w:id="68"/>
      <w:commentRangeEnd w:id="69"/>
      <w:r w:rsidR="00F31954">
        <w:rPr>
          <w:rStyle w:val="CommentReference"/>
          <w:rFonts w:eastAsiaTheme="minorHAnsi" w:cstheme="minorBidi"/>
          <w:b w:val="0"/>
          <w:bCs w:val="0"/>
          <w:color w:val="auto"/>
        </w:rPr>
        <w:commentReference w:id="69"/>
      </w:r>
    </w:p>
    <w:p w14:paraId="1D014C63" w14:textId="311825AD" w:rsidR="00EB6AB3" w:rsidRDefault="00F519A9" w:rsidP="00030501">
      <w:r>
        <w:rPr>
          <w:rFonts w:cs="Times New Roman"/>
          <w:szCs w:val="24"/>
        </w:rPr>
        <w:t xml:space="preserve">Another </w:t>
      </w:r>
      <w:r w:rsidR="00447005">
        <w:rPr>
          <w:rFonts w:cs="Times New Roman"/>
          <w:szCs w:val="24"/>
        </w:rPr>
        <w:t xml:space="preserve">area </w:t>
      </w:r>
      <w:del w:id="70" w:author="blake grills" w:date="2020-03-23T15:10:00Z">
        <w:r w:rsidR="00447005" w:rsidDel="007A77A1">
          <w:rPr>
            <w:rFonts w:cs="Times New Roman"/>
            <w:szCs w:val="24"/>
          </w:rPr>
          <w:delText xml:space="preserve">of </w:delText>
        </w:r>
        <w:r w:rsidDel="007A77A1">
          <w:rPr>
            <w:rFonts w:cs="Times New Roman"/>
            <w:szCs w:val="24"/>
          </w:rPr>
          <w:delText xml:space="preserve"> study</w:delText>
        </w:r>
      </w:del>
      <w:r w:rsidR="007A77A1">
        <w:rPr>
          <w:rFonts w:cs="Times New Roman"/>
          <w:szCs w:val="24"/>
        </w:rPr>
        <w:t>of study</w:t>
      </w:r>
      <w:r>
        <w:rPr>
          <w:rFonts w:cs="Times New Roman"/>
          <w:szCs w:val="24"/>
        </w:rPr>
        <w:t xml:space="preserve"> o</w:t>
      </w:r>
      <w:r w:rsidR="00447005">
        <w:rPr>
          <w:rFonts w:cs="Times New Roman"/>
          <w:szCs w:val="24"/>
        </w:rPr>
        <w:t xml:space="preserve">n </w:t>
      </w:r>
      <w:r>
        <w:rPr>
          <w:rFonts w:cs="Times New Roman"/>
          <w:szCs w:val="24"/>
        </w:rPr>
        <w:t xml:space="preserve">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r w:rsidR="00447005">
        <w:rPr>
          <w:rFonts w:cs="Times New Roman"/>
          <w:szCs w:val="24"/>
        </w:rPr>
        <w:t>, Chen et al.</w:t>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w:t>
      </w:r>
      <w:r>
        <w:rPr>
          <w:rFonts w:cs="Times New Roman"/>
          <w:szCs w:val="24"/>
        </w:rPr>
        <w:lastRenderedPageBreak/>
        <w:t>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7AF047"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t>
      </w:r>
      <w:r w:rsidR="00AF6F1F">
        <w:rPr>
          <w:rFonts w:cs="Times New Roman"/>
          <w:szCs w:val="24"/>
        </w:rPr>
        <w:lastRenderedPageBreak/>
        <w:t>which is something that commented out cod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source code evolves. One of the first things that their team focuses on is the detection of changes to the source code in order to see where comments have been added, removed, extended</w:t>
      </w:r>
      <w:ins w:id="71" w:author="Michael Decker" w:date="2020-03-23T18:38:00Z">
        <w:r w:rsidR="00EF22AD">
          <w:rPr>
            <w:rFonts w:cs="Times New Roman"/>
            <w:szCs w:val="24"/>
          </w:rPr>
          <w:t>,</w:t>
        </w:r>
      </w:ins>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ins w:id="72" w:author="Michael Decker" w:date="2020-03-23T18:39:00Z">
        <w:r w:rsidR="00EF22AD">
          <w:rPr>
            <w:rFonts w:cs="Times New Roman"/>
            <w:szCs w:val="24"/>
          </w:rPr>
          <w:t>,</w:t>
        </w:r>
      </w:ins>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A17C0E4" w:rsidR="00F07D50" w:rsidRDefault="00F07D50" w:rsidP="00D82116">
      <w:pPr>
        <w:rPr>
          <w:rFonts w:cs="Times New Roman"/>
          <w:szCs w:val="24"/>
        </w:rPr>
      </w:pPr>
      <w:r>
        <w:rPr>
          <w:rFonts w:cs="Times New Roman"/>
          <w:szCs w:val="24"/>
        </w:rPr>
        <w:t xml:space="preserve">Another part of comment quality is the overall density of comments found within source code. </w:t>
      </w:r>
      <w:del w:id="73" w:author="Michael Decker" w:date="2020-03-23T18:39:00Z">
        <w:r w:rsidDel="00EF22AD">
          <w:rPr>
            <w:rFonts w:cs="Times New Roman"/>
            <w:szCs w:val="24"/>
          </w:rPr>
          <w:delText xml:space="preserve">Dirk </w:delText>
        </w:r>
      </w:del>
      <w:r>
        <w:rPr>
          <w:rFonts w:cs="Times New Roman"/>
          <w:szCs w:val="24"/>
        </w:rPr>
        <w:t xml:space="preserve">Riehle and </w:t>
      </w:r>
      <w:del w:id="74" w:author="Michael Decker" w:date="2020-03-23T18:39:00Z">
        <w:r w:rsidDel="00EF22AD">
          <w:rPr>
            <w:rFonts w:cs="Times New Roman"/>
            <w:szCs w:val="24"/>
          </w:rPr>
          <w:delText xml:space="preserve">Oliver </w:delText>
        </w:r>
      </w:del>
      <w:r>
        <w:rPr>
          <w:rFonts w:cs="Times New Roman"/>
          <w:szCs w:val="24"/>
        </w:rPr>
        <w:t>Arafat studied the commenting practices of open source programming, which included a deep analysis of the relative density of comments in a project. Interestingly</w:t>
      </w:r>
      <w:ins w:id="75" w:author="Michael Decker" w:date="2020-03-23T18:39:00Z">
        <w:r w:rsidR="00EF22AD">
          <w:rPr>
            <w:rFonts w:cs="Times New Roman"/>
            <w:szCs w:val="24"/>
          </w:rPr>
          <w: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xml:space="preserve">. The largest finding of their research showed that the longer the project gets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related to our </w:t>
      </w:r>
      <w:r w:rsidR="00F05240" w:rsidRPr="00EF22AD">
        <w:rPr>
          <w:rFonts w:cs="Times New Roman"/>
          <w:b/>
          <w:bCs/>
          <w:szCs w:val="24"/>
          <w:rPrChange w:id="76" w:author="Michael Decker" w:date="2020-03-23T18:40:00Z">
            <w:rPr>
              <w:rFonts w:cs="Times New Roman"/>
              <w:szCs w:val="24"/>
            </w:rPr>
          </w:rPrChange>
        </w:rPr>
        <w:t>RQ 3</w:t>
      </w:r>
      <w:r w:rsidR="00F05240">
        <w:rPr>
          <w:rFonts w:cs="Times New Roman"/>
          <w:szCs w:val="24"/>
        </w:rPr>
        <w:t>, which has to do with the relative density of comment</w:t>
      </w:r>
      <w:ins w:id="77" w:author="Michael Decker" w:date="2020-03-23T18:40:00Z">
        <w:r w:rsidR="00EF22AD">
          <w:rPr>
            <w:rFonts w:cs="Times New Roman"/>
            <w:szCs w:val="24"/>
          </w:rPr>
          <w:t>ed-out code</w:t>
        </w:r>
      </w:ins>
      <w:del w:id="78" w:author="Michael Decker" w:date="2020-03-23T18:40:00Z">
        <w:r w:rsidR="00F05240" w:rsidDel="00EF22AD">
          <w:rPr>
            <w:rFonts w:cs="Times New Roman"/>
            <w:szCs w:val="24"/>
          </w:rPr>
          <w:delText>s</w:delText>
        </w:r>
      </w:del>
      <w:r w:rsidR="00F05240">
        <w:rPr>
          <w:rFonts w:cs="Times New Roman"/>
          <w:szCs w:val="24"/>
        </w:rPr>
        <w:t xml:space="preserve"> in open source projects. </w:t>
      </w:r>
    </w:p>
    <w:p w14:paraId="56354A00" w14:textId="27309406" w:rsidR="006B4409" w:rsidRDefault="006B4409" w:rsidP="006B4409">
      <w:pPr>
        <w:pStyle w:val="Heading2"/>
      </w:pPr>
      <w:bookmarkStart w:id="79" w:name="_Ref33723167"/>
      <w:bookmarkStart w:id="80" w:name="_Ref34207284"/>
      <w:r>
        <w:t>Automated Summarization and Text Detection</w:t>
      </w:r>
      <w:bookmarkEnd w:id="79"/>
      <w:bookmarkEnd w:id="80"/>
    </w:p>
    <w:p w14:paraId="0DAB7EC7" w14:textId="6ADA506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w:t>
      </w:r>
      <w:r>
        <w:rPr>
          <w:rFonts w:cs="Times New Roman"/>
          <w:szCs w:val="24"/>
        </w:rPr>
        <w:lastRenderedPageBreak/>
        <w:t xml:space="preserve">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del w:id="81" w:author="blake grills" w:date="2020-03-23T13:48:00Z">
        <w:r w:rsidRPr="007C4EAF" w:rsidDel="007C4EAF">
          <w:delText>[Haiduc et al. 2010]</w:delText>
        </w:r>
      </w:del>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7527DB4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lastRenderedPageBreak/>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6DFA4AEE"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ins w:id="82" w:author="blake grills" w:date="2020-03-23T14:35:00Z">
        <w:r w:rsidR="00C31453">
          <w:rPr>
            <w:rFonts w:cs="Times New Roman"/>
            <w:szCs w:val="24"/>
          </w:rPr>
          <w:t xml:space="preserve"> This work is highly related to what we are doing, </w:t>
        </w:r>
      </w:ins>
      <w:ins w:id="83" w:author="blake grills" w:date="2020-03-23T14:36:00Z">
        <w:r w:rsidR="00C31453">
          <w:rPr>
            <w:rFonts w:cs="Times New Roman"/>
            <w:szCs w:val="24"/>
          </w:rPr>
          <w:t xml:space="preserve">as detection of spam is largely the same as detecting </w:t>
        </w:r>
        <w:commentRangeStart w:id="84"/>
        <w:r w:rsidR="00C31453">
          <w:rPr>
            <w:rFonts w:cs="Times New Roman"/>
            <w:szCs w:val="24"/>
          </w:rPr>
          <w:t>commented out code.</w:t>
        </w:r>
      </w:ins>
      <w:commentRangeEnd w:id="84"/>
      <w:r w:rsidR="00584E09">
        <w:rPr>
          <w:rStyle w:val="CommentReference"/>
        </w:rPr>
        <w:commentReference w:id="84"/>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85" w:name="_Ref34250949"/>
    </w:p>
    <w:bookmarkEnd w:id="85"/>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1C50659B"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409A0E36"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commented out cod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E9B8D24" w:rsidR="00C43334" w:rsidRPr="0007121B" w:rsidRDefault="00C43334" w:rsidP="00A54E7C">
      <w:pPr>
        <w:pStyle w:val="Caption"/>
        <w:keepNext/>
        <w:jc w:val="center"/>
        <w:rPr>
          <w:smallCaps/>
          <w:sz w:val="24"/>
          <w:szCs w:val="24"/>
        </w:rPr>
      </w:pPr>
      <w:bookmarkStart w:id="86"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137EB">
        <w:rPr>
          <w:noProof/>
          <w:sz w:val="24"/>
          <w:szCs w:val="24"/>
        </w:rPr>
        <w:t>1</w:t>
      </w:r>
      <w:r w:rsidRPr="0007121B">
        <w:rPr>
          <w:sz w:val="24"/>
          <w:szCs w:val="24"/>
        </w:rPr>
        <w:fldChar w:fldCharType="end"/>
      </w:r>
      <w:bookmarkEnd w:id="86"/>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Typically, …</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e</w:t>
      </w:r>
      <w:proofErr w:type="gramEnd"/>
      <w:r>
        <w:rPr>
          <w:szCs w:val="24"/>
        </w:rPr>
        <w:t xml:space="preserv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Pr>
          <w:szCs w:val="24"/>
        </w:rPr>
        <w:t xml:space="preserve"> </w:t>
      </w:r>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174CC0E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0E69C1">
        <w:rPr>
          <w:i/>
          <w:iCs/>
          <w:szCs w:val="24"/>
        </w:rPr>
        <w:t xml:space="preserve">define commented out cod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commentRangeStart w:id="87"/>
      <w:r w:rsidR="00F346A9">
        <w:rPr>
          <w:szCs w:val="24"/>
        </w:rPr>
        <w:t>In this paragraph we also define commented out code</w:t>
      </w:r>
      <w:r w:rsidR="008E63A8">
        <w:rPr>
          <w:szCs w:val="24"/>
        </w:rPr>
        <w:t xml:space="preserve">, which answers our </w:t>
      </w:r>
      <w:r w:rsidR="008E63A8" w:rsidRPr="000E69C1">
        <w:rPr>
          <w:b/>
          <w:bCs/>
          <w:szCs w:val="24"/>
        </w:rPr>
        <w:t xml:space="preserve">RQ 1 </w:t>
      </w:r>
      <w:r w:rsidR="0044590A">
        <w:rPr>
          <w:b/>
          <w:bCs/>
          <w:szCs w:val="24"/>
        </w:rPr>
        <w:t>(</w:t>
      </w:r>
      <w:r w:rsidR="008E63A8">
        <w:rPr>
          <w:szCs w:val="24"/>
        </w:rPr>
        <w:t>What is commented out code</w:t>
      </w:r>
      <w:r w:rsidR="0044590A">
        <w:rPr>
          <w:szCs w:val="24"/>
        </w:rPr>
        <w:t>?)</w:t>
      </w:r>
      <w:r w:rsidR="00F346A9">
        <w:rPr>
          <w:szCs w:val="24"/>
        </w:rPr>
        <w:t>.</w:t>
      </w:r>
      <w:commentRangeEnd w:id="87"/>
      <w:r w:rsidR="00444A57">
        <w:rPr>
          <w:rStyle w:val="CommentReference"/>
        </w:rPr>
        <w:commentReference w:id="87"/>
      </w:r>
    </w:p>
    <w:p w14:paraId="16AFD502" w14:textId="3248E609"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23523B">
        <w:rPr>
          <w:szCs w:val="24"/>
        </w:rPr>
        <w:lastRenderedPageBreak/>
        <w:t>commented out cod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ins w:id="88" w:author="blake grills" w:date="2020-03-21T19:54:00Z">
        <w:r w:rsidR="004A7982">
          <w:rPr>
            <w:szCs w:val="24"/>
          </w:rPr>
          <w:t>ifth</w:t>
        </w:r>
      </w:ins>
      <w:del w:id="89" w:author="blake grills" w:date="2020-03-21T19:54:00Z">
        <w:r w:rsidR="0023523B" w:rsidDel="004A7982">
          <w:rPr>
            <w:szCs w:val="24"/>
          </w:rPr>
          <w:delText>inal</w:delText>
        </w:r>
      </w:del>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A71628">
        <w:rPr>
          <w:szCs w:val="24"/>
        </w:rPr>
        <w:t xml:space="preserve"> </w:t>
      </w:r>
      <w:ins w:id="90" w:author="blake grills" w:date="2020-03-21T19:54:00Z">
        <w:r w:rsidR="004A7982">
          <w:rPr>
            <w:szCs w:val="24"/>
          </w:rPr>
          <w:t>The final comment is a block of commented out code</w:t>
        </w:r>
      </w:ins>
      <w:ins w:id="91" w:author="blake grills" w:date="2020-03-22T11:06:00Z">
        <w:r w:rsidR="00E600E0">
          <w:rPr>
            <w:szCs w:val="24"/>
          </w:rPr>
          <w:t>, commented out using individual line comments.</w:t>
        </w:r>
      </w:ins>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2EA1E8D5" w:rsidR="00976874" w:rsidRPr="002F6928" w:rsidRDefault="00976874" w:rsidP="00976874">
      <w:pPr>
        <w:pStyle w:val="Caption"/>
        <w:keepNext/>
        <w:jc w:val="center"/>
        <w:rPr>
          <w:sz w:val="24"/>
          <w:szCs w:val="24"/>
        </w:rPr>
      </w:pPr>
      <w:bookmarkStart w:id="9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137EB">
        <w:rPr>
          <w:noProof/>
          <w:sz w:val="24"/>
          <w:szCs w:val="24"/>
        </w:rPr>
        <w:t>2</w:t>
      </w:r>
      <w:r w:rsidRPr="002F6928">
        <w:rPr>
          <w:sz w:val="24"/>
          <w:szCs w:val="24"/>
        </w:rPr>
        <w:fldChar w:fldCharType="end"/>
      </w:r>
      <w:bookmarkEnd w:id="92"/>
      <w:r w:rsidRPr="002F6928">
        <w:rPr>
          <w:sz w:val="24"/>
          <w:szCs w:val="24"/>
        </w:rPr>
        <w:t xml:space="preserve">. </w:t>
      </w:r>
      <w:r w:rsidRPr="002F6928">
        <w:rPr>
          <w:smallCaps/>
          <w:sz w:val="24"/>
          <w:szCs w:val="24"/>
        </w:rPr>
        <w:t xml:space="preserve">5 examples of line </w:t>
      </w:r>
      <w:commentRangeStart w:id="93"/>
      <w:r w:rsidRPr="002F6928">
        <w:rPr>
          <w:smallCaps/>
          <w:sz w:val="24"/>
          <w:szCs w:val="24"/>
        </w:rPr>
        <w:t xml:space="preserve">comments. The </w:t>
      </w:r>
      <w:commentRangeEnd w:id="93"/>
      <w:r w:rsidR="00A33E60">
        <w:rPr>
          <w:rStyle w:val="CommentReference"/>
          <w:i w:val="0"/>
          <w:iCs w:val="0"/>
          <w:color w:val="auto"/>
        </w:rPr>
        <w:commentReference w:id="93"/>
      </w:r>
      <w:r w:rsidRPr="002F6928">
        <w:rPr>
          <w:smallCaps/>
          <w:sz w:val="24"/>
          <w:szCs w:val="24"/>
        </w:rPr>
        <w:t>first three contain regular English prose, the second two contain snippets of commented out code.</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w:t>
            </w:r>
            <w:commentRangeStart w:id="94"/>
            <w:r w:rsidRPr="000A1C2B">
              <w:rPr>
                <w:rStyle w:val="Code"/>
              </w:rPr>
              <w:t>returns</w:t>
            </w:r>
            <w:commentRangeEnd w:id="94"/>
            <w:r w:rsidR="003663D7">
              <w:rPr>
                <w:rStyle w:val="CommentReference"/>
              </w:rPr>
              <w:commentReference w:id="94"/>
            </w:r>
            <w:r w:rsidRPr="000A1C2B">
              <w:rPr>
                <w:rStyle w:val="Code"/>
              </w:rPr>
              <w:t xml:space="preserve">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F621C16"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commented out cod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xml:space="preserve">.  </w:t>
      </w:r>
      <w:commentRangeStart w:id="95"/>
      <w:r w:rsidR="0023523B">
        <w:rPr>
          <w:szCs w:val="24"/>
        </w:rPr>
        <w:t>The third comment is a sample of a single line which has still been commented out using a block c</w:t>
      </w:r>
      <w:commentRangeEnd w:id="95"/>
      <w:r w:rsidR="008E729E">
        <w:rPr>
          <w:rStyle w:val="CommentReference"/>
        </w:rPr>
        <w:commentReference w:id="95"/>
      </w:r>
      <w:r w:rsidR="0023523B">
        <w:rPr>
          <w:szCs w:val="24"/>
        </w:rPr>
        <w:t xml:space="preserve">omment. The fourth comment is a large block of commented out cod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22134964" w:rsidR="002F6928" w:rsidRPr="00A20996" w:rsidRDefault="002F6928" w:rsidP="00A20996">
      <w:pPr>
        <w:pStyle w:val="Caption"/>
        <w:keepNext/>
        <w:jc w:val="center"/>
        <w:rPr>
          <w:sz w:val="24"/>
          <w:szCs w:val="24"/>
        </w:rPr>
      </w:pPr>
      <w:bookmarkStart w:id="96"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137EB">
        <w:rPr>
          <w:noProof/>
          <w:sz w:val="24"/>
          <w:szCs w:val="24"/>
        </w:rPr>
        <w:t>3</w:t>
      </w:r>
      <w:r w:rsidRPr="00A20996">
        <w:rPr>
          <w:sz w:val="24"/>
          <w:szCs w:val="24"/>
        </w:rPr>
        <w:fldChar w:fldCharType="end"/>
      </w:r>
      <w:bookmarkEnd w:id="96"/>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commentRangeStart w:id="97"/>
            <w:r>
              <w:rPr>
                <w:rStyle w:val="Code"/>
                <w:sz w:val="22"/>
                <w:szCs w:val="22"/>
              </w:rPr>
              <w:t>\</w:t>
            </w:r>
            <w:commentRangeEnd w:id="97"/>
            <w:r>
              <w:rPr>
                <w:rStyle w:val="CommentReference"/>
              </w:rPr>
              <w:commentReference w:id="97"/>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0D566835" w:rsidR="0034127D" w:rsidRPr="00A20996" w:rsidRDefault="0034127D" w:rsidP="0034127D">
            <w:pPr>
              <w:spacing w:line="240" w:lineRule="auto"/>
              <w:ind w:firstLine="0"/>
              <w:rPr>
                <w:szCs w:val="24"/>
              </w:rPr>
            </w:pPr>
            <w:r w:rsidRPr="00520C41">
              <w:rPr>
                <w:szCs w:val="24"/>
              </w:rPr>
              <w:lastRenderedPageBreak/>
              <w:t>This comment is a sample of commented out code.</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16164BC0" w:rsidR="0034127D" w:rsidRPr="00F302F0" w:rsidRDefault="0034127D" w:rsidP="0034127D">
            <w:pPr>
              <w:spacing w:line="240" w:lineRule="auto"/>
              <w:ind w:firstLine="0"/>
              <w:rPr>
                <w:szCs w:val="24"/>
              </w:rPr>
            </w:pPr>
            <w:r>
              <w:rPr>
                <w:szCs w:val="24"/>
              </w:rPr>
              <w:t>This comment is a special sample of commented out cod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13131AF2"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r w:rsidR="004979E3">
        <w:rPr>
          <w:szCs w:val="24"/>
        </w:rPr>
        <w:t xml:space="preserve">These types of comments employ specific structure syntax and operators to allow for the automatic generation of API </w:t>
      </w:r>
      <w:proofErr w:type="spellStart"/>
      <w:r w:rsidR="004979E3">
        <w:rPr>
          <w:szCs w:val="24"/>
        </w:rPr>
        <w:t>documention</w:t>
      </w:r>
      <w:proofErr w:type="spell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98"/>
      <w:r w:rsidR="00310BAD">
        <w:rPr>
          <w:szCs w:val="24"/>
        </w:rPr>
        <w:t>here.</w:t>
      </w:r>
      <w:commentRangeEnd w:id="98"/>
      <w:r w:rsidR="00D65CD4">
        <w:rPr>
          <w:rStyle w:val="CommentReference"/>
        </w:rPr>
        <w:commentReference w:id="98"/>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rose being commented out using single line commenting from Doxygen/Javadoc. The fourth comment is a sample of an alternative commenting method of doing block comments when using Doxygen/Javadoc style comments. The final comment is all commented out code, which has been commented out using the Doxygen/Javadoc style.</w:t>
      </w:r>
    </w:p>
    <w:p w14:paraId="311954FE" w14:textId="6FCE2522" w:rsidR="00F3698E" w:rsidRPr="00F3698E" w:rsidRDefault="00F3698E" w:rsidP="00F3698E">
      <w:pPr>
        <w:pStyle w:val="Caption"/>
        <w:keepNext/>
        <w:jc w:val="center"/>
        <w:rPr>
          <w:smallCaps/>
          <w:sz w:val="24"/>
          <w:szCs w:val="24"/>
        </w:rPr>
      </w:pPr>
      <w:bookmarkStart w:id="99"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137EB">
        <w:rPr>
          <w:noProof/>
          <w:sz w:val="24"/>
          <w:szCs w:val="24"/>
        </w:rPr>
        <w:t>4</w:t>
      </w:r>
      <w:r w:rsidRPr="00F3698E">
        <w:rPr>
          <w:sz w:val="24"/>
          <w:szCs w:val="24"/>
        </w:rPr>
        <w:fldChar w:fldCharType="end"/>
      </w:r>
      <w:bookmarkEnd w:id="99"/>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63753F46" w:rsidR="00E912B6" w:rsidRPr="00451BCC" w:rsidRDefault="00E912B6" w:rsidP="00E912B6">
            <w:pPr>
              <w:spacing w:line="259" w:lineRule="auto"/>
              <w:ind w:firstLine="0"/>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B6FBC7F"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in order to comment out code, is </w:t>
      </w:r>
      <w:r w:rsidR="00412B0D">
        <w:rPr>
          <w:szCs w:val="24"/>
        </w:rPr>
        <w:t xml:space="preserve">with </w:t>
      </w:r>
      <w:r w:rsidRPr="000E69C1">
        <w:rPr>
          <w:rStyle w:val="Code"/>
        </w:rPr>
        <w:t>#</w:t>
      </w:r>
      <w:proofErr w:type="gramStart"/>
      <w:r w:rsidRPr="000E69C1">
        <w:rPr>
          <w:rStyle w:val="Code"/>
        </w:rPr>
        <w:t>if(</w:t>
      </w:r>
      <w:proofErr w:type="gramEnd"/>
      <w:r w:rsidRPr="000E69C1">
        <w:rPr>
          <w:rStyle w:val="Code"/>
        </w:rPr>
        <w:t>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commented out code, one using the preprocessing </w:t>
      </w:r>
      <w:r w:rsidR="00403C1E" w:rsidRPr="000E69C1">
        <w:rPr>
          <w:rStyle w:val="Code"/>
        </w:rPr>
        <w:t>#if 0</w:t>
      </w:r>
      <w:r w:rsidR="00403C1E">
        <w:rPr>
          <w:szCs w:val="24"/>
        </w:rPr>
        <w:t xml:space="preserve"> method and the other using the </w:t>
      </w:r>
      <w:proofErr w:type="gramStart"/>
      <w:r w:rsidR="00403C1E" w:rsidRPr="000E69C1">
        <w:rPr>
          <w:rStyle w:val="Code"/>
        </w:rPr>
        <w:t>if(</w:t>
      </w:r>
      <w:proofErr w:type="gramEnd"/>
      <w:r w:rsidR="00403C1E" w:rsidRPr="000E69C1">
        <w:rPr>
          <w:rStyle w:val="Code"/>
        </w:rPr>
        <w:t>0)</w:t>
      </w:r>
      <w:r w:rsidR="00403C1E">
        <w:rPr>
          <w:szCs w:val="24"/>
        </w:rPr>
        <w:t xml:space="preserve"> block.</w:t>
      </w:r>
    </w:p>
    <w:p w14:paraId="617FFBB0" w14:textId="65130948" w:rsidR="00403C1E" w:rsidRPr="00025D2F" w:rsidRDefault="00403C1E" w:rsidP="002E34E0">
      <w:pPr>
        <w:pStyle w:val="Caption"/>
        <w:keepNext/>
        <w:jc w:val="center"/>
        <w:rPr>
          <w:szCs w:val="24"/>
        </w:rPr>
      </w:pPr>
      <w:bookmarkStart w:id="100"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5</w:t>
      </w:r>
      <w:r w:rsidRPr="000E69C1">
        <w:rPr>
          <w:sz w:val="24"/>
          <w:szCs w:val="24"/>
        </w:rPr>
        <w:fldChar w:fldCharType="end"/>
      </w:r>
      <w:bookmarkEnd w:id="100"/>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commented out cod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71ECFF53" w14:textId="2007240C" w:rsidR="00310BAD" w:rsidRDefault="00403C1E" w:rsidP="00BD27FB">
      <w:pPr>
        <w:jc w:val="both"/>
        <w:rPr>
          <w:szCs w:val="24"/>
        </w:rPr>
      </w:pPr>
      <w:r>
        <w:rPr>
          <w:szCs w:val="24"/>
        </w:rPr>
        <w:t xml:space="preserve"> </w:t>
      </w:r>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01" w:name="_Ref34250973"/>
    </w:p>
    <w:bookmarkEnd w:id="101"/>
    <w:p w14:paraId="024F3406" w14:textId="2ED03B7D" w:rsidR="004C4088" w:rsidRDefault="004C4088" w:rsidP="004C4088">
      <w:pPr>
        <w:rPr>
          <w:b/>
          <w:bCs/>
          <w:sz w:val="32"/>
          <w:szCs w:val="32"/>
        </w:rPr>
      </w:pPr>
      <w:r>
        <w:tab/>
      </w:r>
      <w:r>
        <w:tab/>
      </w:r>
      <w:r>
        <w:tab/>
      </w:r>
      <w:r>
        <w:tab/>
        <w:t xml:space="preserve">          </w:t>
      </w:r>
      <w:commentRangeStart w:id="102"/>
      <w:r w:rsidRPr="004C4088">
        <w:rPr>
          <w:b/>
          <w:bCs/>
          <w:sz w:val="32"/>
          <w:szCs w:val="32"/>
        </w:rPr>
        <w:t>srcML</w:t>
      </w:r>
      <w:commentRangeEnd w:id="102"/>
      <w:r w:rsidR="00E90326">
        <w:rPr>
          <w:rStyle w:val="CommentReference"/>
        </w:rPr>
        <w:commentReference w:id="102"/>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RDefault="007E7142" w:rsidP="000E69C1">
      <w:pPr>
        <w:ind w:firstLine="0"/>
        <w:jc w:val="center"/>
        <w:rPr>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rsidP="000E69C1">
      <w:pPr>
        <w:ind w:firstLine="0"/>
        <w:rPr>
          <w:rFonts w:cs="Times New Roman"/>
          <w:szCs w:val="24"/>
        </w:rPr>
        <w:sectPr w:rsidR="007E7142" w:rsidSect="004B145D">
          <w:pgSz w:w="12240" w:h="15840"/>
          <w:pgMar w:top="1440" w:right="1440" w:bottom="1440" w:left="1440" w:header="720" w:footer="720" w:gutter="0"/>
          <w:cols w:space="720"/>
          <w:docGrid w:linePitch="360"/>
        </w:sectPr>
      </w:pPr>
      <w:r>
        <w:rPr>
          <w:rFonts w:cs="Times New Roman"/>
          <w:szCs w:val="24"/>
        </w:rPr>
        <w:lastRenderedPageBreak/>
        <w:t>The function provided in the top box is the main function of the sample C++ file srcMLsample.cpp</w:t>
      </w:r>
      <w:r w:rsidR="006178EB">
        <w:rPr>
          <w:rFonts w:cs="Times New Roman"/>
          <w:szCs w:val="24"/>
        </w:rPr>
        <w:t xml:space="preserve">. After the command is </w:t>
      </w:r>
      <w:proofErr w:type="gramStart"/>
      <w:r w:rsidR="006178EB">
        <w:rPr>
          <w:rFonts w:cs="Times New Roman"/>
          <w:szCs w:val="24"/>
        </w:rPr>
        <w:t>run</w:t>
      </w:r>
      <w:proofErr w:type="gramEnd"/>
      <w:r w:rsidR="006178EB">
        <w:rPr>
          <w:rFonts w:cs="Times New Roman"/>
          <w:szCs w:val="24"/>
        </w:rPr>
        <w:t xml:space="preserve"> we then copy the contents of the xml file and place those into the second box of the table.</w:t>
      </w:r>
      <w:r w:rsidR="000C65F4">
        <w:rPr>
          <w:rFonts w:cs="Times New Roman"/>
          <w:szCs w:val="24"/>
        </w:rPr>
        <w:t xml:space="preserve"> The first line of the second box provides the encoding 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w:t>
      </w:r>
      <w:proofErr w:type="gramStart"/>
      <w:r w:rsidR="000C65F4">
        <w:rPr>
          <w:rFonts w:cs="Times New Roman"/>
          <w:szCs w:val="24"/>
        </w:rPr>
        <w:t>tags</w:t>
      </w:r>
      <w:proofErr w:type="gramEnd"/>
      <w:r w:rsidR="000C65F4">
        <w:rPr>
          <w:rFonts w:cs="Times New Roman"/>
          <w:szCs w:val="24"/>
        </w:rPr>
        <w:t xml:space="preserve"> we see things like literals broken down by type</w:t>
      </w:r>
      <w:r w:rsidR="00257073">
        <w:rPr>
          <w:rFonts w:cs="Times New Roman"/>
          <w:szCs w:val="24"/>
        </w:rPr>
        <w:t>, operators, controls and blocks. It is important to note that certain symbols can not be visualized in XML, for example, the less than symbol in the control block of the for loop is visualized as &amp;</w:t>
      </w:r>
      <w:proofErr w:type="gramStart"/>
      <w:r w:rsidR="00257073">
        <w:rPr>
          <w:rFonts w:cs="Times New Roman"/>
          <w:szCs w:val="24"/>
        </w:rPr>
        <w:t>lt;.</w:t>
      </w:r>
      <w:proofErr w:type="gramEnd"/>
    </w:p>
    <w:p w14:paraId="025580E6" w14:textId="269D7876" w:rsidR="00B26D4D" w:rsidRPr="00546A5A" w:rsidRDefault="00B26D4D" w:rsidP="000E69C1">
      <w:pPr>
        <w:pStyle w:val="Caption"/>
        <w:keepNext/>
        <w:jc w:val="center"/>
        <w:rPr>
          <w:szCs w:val="24"/>
        </w:rPr>
      </w:pPr>
      <w:bookmarkStart w:id="103"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6</w:t>
      </w:r>
      <w:r w:rsidRPr="000E69C1">
        <w:rPr>
          <w:sz w:val="24"/>
          <w:szCs w:val="24"/>
        </w:rPr>
        <w:fldChar w:fldCharType="end"/>
      </w:r>
      <w:bookmarkEnd w:id="103"/>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B26D4D" w14:paraId="0FC5A390" w14:textId="77777777" w:rsidTr="000E69C1">
        <w:tc>
          <w:tcPr>
            <w:tcW w:w="13675" w:type="dxa"/>
          </w:tcPr>
          <w:p w14:paraId="4FFD30A4" w14:textId="60D9B7C7" w:rsidR="00C26694" w:rsidRPr="000E69C1" w:rsidRDefault="00C26694" w:rsidP="000E69C1">
            <w:pPr>
              <w:spacing w:line="276" w:lineRule="auto"/>
              <w:ind w:firstLine="0"/>
              <w:rPr>
                <w:rStyle w:val="Code"/>
              </w:rPr>
            </w:pPr>
            <w:r w:rsidRPr="000E69C1">
              <w:rPr>
                <w:rStyle w:val="Code"/>
              </w:rPr>
              <w:t xml:space="preserve">int </w:t>
            </w:r>
            <w:commentRangeStart w:id="104"/>
            <w:proofErr w:type="gramStart"/>
            <w:r w:rsidRPr="000E69C1">
              <w:rPr>
                <w:rStyle w:val="Code"/>
              </w:rPr>
              <w:t>main(</w:t>
            </w:r>
            <w:proofErr w:type="gramEnd"/>
            <w:r w:rsidRPr="000E69C1">
              <w:rPr>
                <w:rStyle w:val="Code"/>
              </w:rPr>
              <w:t>)</w:t>
            </w:r>
            <w:r w:rsidR="005D5075">
              <w:rPr>
                <w:rStyle w:val="Code"/>
              </w:rPr>
              <w:t>{</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commentRangeEnd w:id="104"/>
            <w:r w:rsidR="00282235">
              <w:rPr>
                <w:rStyle w:val="CommentReference"/>
              </w:rPr>
              <w:commentReference w:id="104"/>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commentRangeStart w:id="105"/>
            <w:r w:rsidRPr="000E69C1">
              <w:rPr>
                <w:rStyle w:val="Code"/>
              </w:rPr>
              <w:t>(</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commentRangeEnd w:id="105"/>
            <w:r w:rsidR="00282235">
              <w:rPr>
                <w:rStyle w:val="CommentReference"/>
              </w:rPr>
              <w:commentReference w:id="105"/>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w:t>
            </w:r>
            <w:commentRangeStart w:id="106"/>
            <w:r w:rsidRPr="007E7142">
              <w:rPr>
                <w:rStyle w:val="Code"/>
              </w:rPr>
              <w:t>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commentRangeEnd w:id="106"/>
            <w:r w:rsidR="00AB4B6B">
              <w:rPr>
                <w:rStyle w:val="CommentReference"/>
              </w:rPr>
              <w:commentReference w:id="106"/>
            </w:r>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0D74BB1A"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w:t>
      </w:r>
      <w:proofErr w:type="gramStart"/>
      <w:r w:rsidR="008B0D80">
        <w:rPr>
          <w:rFonts w:cs="Times New Roman"/>
          <w:szCs w:val="24"/>
        </w:rPr>
        <w:t>an</w:t>
      </w:r>
      <w:proofErr w:type="gramEnd"/>
      <w:r w:rsidR="008B0D80">
        <w:rPr>
          <w:rFonts w:cs="Times New Roman"/>
          <w:szCs w:val="24"/>
        </w:rPr>
        <w:t xml:space="preserve"> </w:t>
      </w:r>
      <w:r w:rsidR="00BE4BE9">
        <w:rPr>
          <w:rFonts w:cs="Times New Roman"/>
          <w:szCs w:val="24"/>
        </w:rPr>
        <w:t>srcML</w:t>
      </w:r>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 xml:space="preserve">file within the archive and while the format remains largely the </w:t>
      </w:r>
      <w:proofErr w:type="gramStart"/>
      <w:r w:rsidR="003353F1">
        <w:rPr>
          <w:rFonts w:cs="Times New Roman"/>
          <w:szCs w:val="24"/>
        </w:rPr>
        <w:t>same</w:t>
      </w:r>
      <w:proofErr w:type="gramEnd"/>
      <w:r w:rsidR="003353F1">
        <w:rPr>
          <w:rFonts w:cs="Times New Roman"/>
          <w:szCs w:val="24"/>
        </w:rPr>
        <w:t xml:space="preserve"> we now include the hash of each file inside the unit tag attributes. </w:t>
      </w:r>
      <w:r w:rsidR="00BE4BE9">
        <w:rPr>
          <w:rFonts w:cs="Times New Roman"/>
          <w:szCs w:val="24"/>
        </w:rPr>
        <w:t xml:space="preserve">What is new is a new archive </w:t>
      </w:r>
      <w:r w:rsidR="00BE4BE9" w:rsidRPr="000E69C1">
        <w:rPr>
          <w:rStyle w:val="Code"/>
        </w:rPr>
        <w:t>unit</w:t>
      </w:r>
      <w:r w:rsidR="00BE4BE9">
        <w:rPr>
          <w:rFonts w:cs="Times New Roman"/>
          <w:szCs w:val="24"/>
        </w:rPr>
        <w:t xml:space="preserve"> tag, which 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523A872C" w:rsidR="007F3325" w:rsidRPr="000E69C1" w:rsidRDefault="00646626" w:rsidP="000E69C1">
      <w:pPr>
        <w:rPr>
          <w:rStyle w:val="Code"/>
          <w:rFonts w:ascii="Times New Roman" w:hAnsi="Times New Roman"/>
          <w:i w:val="0"/>
          <w:iCs w:val="0"/>
        </w:rPr>
      </w:pPr>
      <w:r>
        <w:rPr>
          <w:rStyle w:val="Code"/>
          <w:rFonts w:ascii="Times New Roman" w:hAnsi="Times New Roman"/>
          <w:i w:val="0"/>
          <w:iCs w:val="0"/>
        </w:rPr>
        <w:t xml:space="preserve">The command shown takes a directory and coverts each source-code file it finds and places it in the archive.  </w:t>
      </w:r>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commentRangeStart w:id="107"/>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w:t>
      </w:r>
      <w:proofErr w:type="spellStart"/>
      <w:r w:rsidR="00E9514E">
        <w:rPr>
          <w:rStyle w:val="Code"/>
          <w:rFonts w:ascii="Times New Roman" w:hAnsi="Times New Roman"/>
          <w:i w:val="0"/>
          <w:iCs w:val="0"/>
        </w:rPr>
        <w:t>u</w:t>
      </w:r>
      <w:r w:rsidR="00F96E5F">
        <w:rPr>
          <w:rStyle w:val="Code"/>
          <w:rFonts w:ascii="Times New Roman" w:hAnsi="Times New Roman"/>
          <w:i w:val="0"/>
          <w:iCs w:val="0"/>
        </w:rPr>
        <w:t>t</w:t>
      </w:r>
      <w:r w:rsidR="00E9514E">
        <w:rPr>
          <w:rStyle w:val="Code"/>
          <w:rFonts w:ascii="Times New Roman" w:hAnsi="Times New Roman"/>
          <w:i w:val="0"/>
          <w:iCs w:val="0"/>
        </w:rPr>
        <w:t>i</w:t>
      </w:r>
      <w:commentRangeEnd w:id="107"/>
      <w:r w:rsidR="00D23A72">
        <w:rPr>
          <w:rStyle w:val="CommentReference"/>
        </w:rPr>
        <w:commentReference w:id="107"/>
      </w:r>
      <w:r w:rsidR="00E9514E">
        <w:rPr>
          <w:rStyle w:val="Code"/>
          <w:rFonts w:ascii="Times New Roman" w:hAnsi="Times New Roman"/>
          <w:i w:val="0"/>
          <w:iCs w:val="0"/>
        </w:rPr>
        <w:t>ng</w:t>
      </w:r>
      <w:proofErr w:type="spellEnd"/>
      <w:r w:rsidR="00E9514E">
        <w:rPr>
          <w:rStyle w:val="Code"/>
          <w:rFonts w:ascii="Times New Roman" w:hAnsi="Times New Roman"/>
          <w:i w:val="0"/>
          <w:iCs w:val="0"/>
        </w:rPr>
        <w:t xml:space="preserve"> </w:t>
      </w:r>
      <w:proofErr w:type="spellStart"/>
      <w:r w:rsidR="00E9514E">
        <w:rPr>
          <w:rStyle w:val="Code"/>
          <w:rFonts w:ascii="Times New Roman" w:hAnsi="Times New Roman"/>
          <w:i w:val="0"/>
          <w:iCs w:val="0"/>
        </w:rPr>
        <w:t>srcML</w:t>
      </w:r>
      <w:proofErr w:type="spellEnd"/>
      <w:r w:rsidR="00E9514E">
        <w:rPr>
          <w:rStyle w:val="Code"/>
          <w:rFonts w:ascii="Times New Roman" w:hAnsi="Times New Roman"/>
          <w:i w:val="0"/>
          <w:iCs w:val="0"/>
        </w:rPr>
        <w:t>.</w:t>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154C420C" w:rsidR="002E34E0" w:rsidRPr="00DD1F97" w:rsidRDefault="002E34E0" w:rsidP="000E69C1">
      <w:pPr>
        <w:pStyle w:val="Caption"/>
        <w:keepNext/>
        <w:ind w:firstLine="0"/>
        <w:jc w:val="center"/>
        <w:rPr>
          <w:szCs w:val="24"/>
        </w:rPr>
      </w:pPr>
      <w:bookmarkStart w:id="108"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7</w:t>
      </w:r>
      <w:r w:rsidRPr="000E69C1">
        <w:rPr>
          <w:sz w:val="24"/>
          <w:szCs w:val="24"/>
        </w:rPr>
        <w:fldChar w:fldCharType="end"/>
      </w:r>
      <w:bookmarkEnd w:id="108"/>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commentRangeStart w:id="109"/>
            <w:proofErr w:type="spellStart"/>
            <w:r w:rsidRPr="000E69C1">
              <w:rPr>
                <w:rStyle w:val="Code"/>
              </w:rPr>
              <w:t>xmlns:cpp</w:t>
            </w:r>
            <w:proofErr w:type="spellEnd"/>
            <w:r w:rsidRPr="000E69C1">
              <w:rPr>
                <w:rStyle w:val="Code"/>
              </w:rPr>
              <w:t>="</w:t>
            </w:r>
            <w:commentRangeEnd w:id="109"/>
            <w:r w:rsidR="00DB1734">
              <w:rPr>
                <w:rStyle w:val="CommentReference"/>
              </w:rPr>
              <w:commentReference w:id="109"/>
            </w:r>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102C7961" w:rsidR="003353F1" w:rsidRDefault="003353F1" w:rsidP="004C4088">
      <w:pPr>
        <w:rPr>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1B8837B" w:rsidR="000137EB" w:rsidRPr="00DD1F97" w:rsidRDefault="000137EB" w:rsidP="000E69C1">
      <w:pPr>
        <w:pStyle w:val="Caption"/>
        <w:keepNext/>
        <w:jc w:val="center"/>
        <w:rPr>
          <w:szCs w:val="24"/>
        </w:rPr>
      </w:pPr>
      <w:bookmarkStart w:id="110"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Pr="000E69C1">
        <w:rPr>
          <w:noProof/>
          <w:sz w:val="24"/>
          <w:szCs w:val="24"/>
        </w:rPr>
        <w:t>8</w:t>
      </w:r>
      <w:r w:rsidRPr="000E69C1">
        <w:rPr>
          <w:sz w:val="24"/>
          <w:szCs w:val="24"/>
        </w:rPr>
        <w:fldChar w:fldCharType="end"/>
      </w:r>
      <w:bookmarkEnd w:id="110"/>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17355A8B"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commentRangeStart w:id="111"/>
            <w:r w:rsidRPr="000E69C1">
              <w:rPr>
                <w:rStyle w:val="Code"/>
              </w:rPr>
              <w:t>C:\Users\blake\OneDrive\Desktop\school\ThesisProject\ThesisCorpus\~ready\0-1 Knapsack.cpp</w:t>
            </w:r>
            <w:commentRangeEnd w:id="111"/>
            <w:r w:rsidR="00336D04">
              <w:rPr>
                <w:rStyle w:val="CommentReference"/>
              </w:rPr>
              <w:commentReference w:id="111"/>
            </w:r>
            <w:r w:rsidRPr="000E69C1">
              <w:rPr>
                <w:rStyle w:val="Code"/>
              </w:rPr>
              <w:t>" item="27"&gt;&lt;comment type="line"&gt;//</w:t>
            </w:r>
            <w:r w:rsidRPr="000E69C1">
              <w:rPr>
                <w:rStyle w:val="Code"/>
              </w:rPr>
              <w:tab/>
            </w:r>
            <w:proofErr w:type="gramStart"/>
            <w:r w:rsidRPr="000E69C1">
              <w:rPr>
                <w:rStyle w:val="Code"/>
              </w:rPr>
              <w:t>Print(</w:t>
            </w:r>
            <w:proofErr w:type="gramEnd"/>
            <w:r w:rsidRPr="000E69C1">
              <w:rPr>
                <w:rStyle w:val="Code"/>
              </w:rPr>
              <w:t>res, n, capacity, capacity);&lt;/comment&gt;&lt;/unit&gt;</w:t>
            </w:r>
          </w:p>
          <w:p w14:paraId="74DF31E0" w14:textId="77777777" w:rsidR="00E9514E" w:rsidRPr="000E69C1" w:rsidRDefault="00E9514E" w:rsidP="000E69C1">
            <w:pPr>
              <w:spacing w:line="276" w:lineRule="auto"/>
              <w:ind w:firstLine="0"/>
              <w:rPr>
                <w:rStyle w:val="Code"/>
              </w:rPr>
            </w:pPr>
          </w:p>
          <w:p w14:paraId="31896519"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8"&gt;&lt;comment type="line"&gt;//</w:t>
            </w:r>
            <w:r w:rsidRPr="000E69C1">
              <w:rPr>
                <w:rStyle w:val="Code"/>
              </w:rPr>
              <w:tab/>
            </w:r>
            <w:proofErr w:type="spellStart"/>
            <w:r w:rsidRPr="000E69C1">
              <w:rPr>
                <w:rStyle w:val="Code"/>
              </w:rPr>
              <w:t>cout&amp;</w:t>
            </w:r>
            <w:proofErr w:type="gramStart"/>
            <w:r w:rsidRPr="000E69C1">
              <w:rPr>
                <w:rStyle w:val="Code"/>
              </w:rPr>
              <w:t>lt</w:t>
            </w:r>
            <w:proofErr w:type="spellEnd"/>
            <w:r w:rsidRPr="000E69C1">
              <w:rPr>
                <w:rStyle w:val="Code"/>
              </w:rPr>
              <w:t>;&amp;</w:t>
            </w:r>
            <w:proofErr w:type="spellStart"/>
            <w:proofErr w:type="gramEnd"/>
            <w:r w:rsidRPr="000E69C1">
              <w:rPr>
                <w:rStyle w:val="Code"/>
              </w:rPr>
              <w:t>lt</w:t>
            </w:r>
            <w:proofErr w:type="spellEnd"/>
            <w:r w:rsidRPr="000E69C1">
              <w:rPr>
                <w:rStyle w:val="Code"/>
              </w:rPr>
              <w:t>;"\n";&lt;/comment&gt;&lt;/unit&gt;</w:t>
            </w: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xml:space="preserve">. 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D71B819" w14:textId="77777777" w:rsidR="00E9514E" w:rsidRPr="000E69C1" w:rsidRDefault="00E9514E" w:rsidP="000E69C1">
            <w:pPr>
              <w:spacing w:line="276" w:lineRule="auto"/>
              <w:ind w:firstLine="0"/>
              <w:rPr>
                <w:rStyle w:val="Code"/>
              </w:rPr>
            </w:pPr>
            <w:r w:rsidRPr="000E69C1">
              <w:rPr>
                <w:rStyle w:val="Code"/>
              </w:rPr>
              <w:lastRenderedPageBreak/>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2"&gt;&lt;comment type="line"&gt;// &lt;/comment&gt;&lt;/unit&gt;</w:t>
            </w:r>
          </w:p>
          <w:p w14:paraId="2EB062D6" w14:textId="77777777" w:rsidR="00E9514E" w:rsidRPr="000E69C1" w:rsidRDefault="00E9514E" w:rsidP="000E69C1">
            <w:pPr>
              <w:spacing w:line="276" w:lineRule="auto"/>
              <w:ind w:firstLine="0"/>
              <w:rPr>
                <w:rStyle w:val="Code"/>
              </w:rPr>
            </w:pPr>
          </w:p>
          <w:p w14:paraId="3FCC77B8"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3"&gt;&lt;comment type="line"&gt;// Copyright (C) 2015 Alec Jacobson &amp;</w:t>
            </w:r>
            <w:proofErr w:type="spellStart"/>
            <w:proofErr w:type="gramStart"/>
            <w:r w:rsidRPr="000E69C1">
              <w:rPr>
                <w:rStyle w:val="Code"/>
              </w:rPr>
              <w:t>lt;alecjacobson@gmail.com</w:t>
            </w:r>
            <w:proofErr w:type="gramEnd"/>
            <w:r w:rsidRPr="000E69C1">
              <w:rPr>
                <w:rStyle w:val="Code"/>
              </w:rPr>
              <w:t>&amp;gt</w:t>
            </w:r>
            <w:proofErr w:type="spellEnd"/>
            <w:r w:rsidRPr="000E69C1">
              <w:rPr>
                <w:rStyle w:val="Code"/>
              </w:rPr>
              <w:t>;&lt;/comment&gt;&lt;/unit&gt;</w:t>
            </w:r>
          </w:p>
          <w:p w14:paraId="2219AEBA" w14:textId="77777777" w:rsidR="00E9514E" w:rsidRPr="000E69C1" w:rsidRDefault="00E9514E" w:rsidP="000E69C1">
            <w:pPr>
              <w:spacing w:line="276" w:lineRule="auto"/>
              <w:ind w:firstLine="0"/>
              <w:rPr>
                <w:rStyle w:val="Code"/>
              </w:rPr>
            </w:pPr>
          </w:p>
          <w:p w14:paraId="4E50EA1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4"&gt;&lt;comment type="line"&gt;// &lt;/comment&gt;&lt;/unit&gt;</w:t>
            </w: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12" w:name="_Ref34251006"/>
    </w:p>
    <w:bookmarkEnd w:id="112"/>
    <w:p w14:paraId="6B27089C" w14:textId="79CBC27A" w:rsidR="004E5433" w:rsidRDefault="004E5433" w:rsidP="00E86C5A">
      <w:pPr>
        <w:pStyle w:val="ChapterTitle"/>
      </w:pPr>
      <w:r w:rsidRPr="00347B64">
        <w:t xml:space="preserve">Data </w:t>
      </w:r>
      <w:r w:rsidRPr="00B216D8">
        <w:t>Collection</w:t>
      </w:r>
    </w:p>
    <w:p w14:paraId="18F0ADC5" w14:textId="4AE0F9B5"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commented out cod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113" w:name="_Ref34248657"/>
      <w:r>
        <w:t>Corpus Selection</w:t>
      </w:r>
      <w:bookmarkEnd w:id="113"/>
    </w:p>
    <w:p w14:paraId="47A2D197" w14:textId="14400327" w:rsidR="004E5433" w:rsidRDefault="004E5433" w:rsidP="004E5433">
      <w:pPr>
        <w:rPr>
          <w:rFonts w:cs="Times New Roman"/>
          <w:szCs w:val="24"/>
        </w:rPr>
      </w:pPr>
      <w:commentRangeStart w:id="114"/>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The reason for this is two-fold, first, projects that have higher rates of traffic are likely to be b</w:t>
      </w:r>
      <w:commentRangeEnd w:id="114"/>
      <w:r w:rsidR="00AD2266">
        <w:rPr>
          <w:rStyle w:val="CommentReference"/>
        </w:rPr>
        <w:commentReference w:id="114"/>
      </w:r>
      <w:r w:rsidRPr="002248ED">
        <w:rPr>
          <w:rFonts w:cs="Times New Roman"/>
          <w:szCs w:val="24"/>
        </w:rPr>
        <w:t xml:space="preserve">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w:t>
      </w:r>
      <w:r w:rsidRPr="002248ED">
        <w:rPr>
          <w:rFonts w:cs="Times New Roman"/>
          <w:szCs w:val="24"/>
        </w:rPr>
        <w:lastRenderedPageBreak/>
        <w:t xml:space="preserve">been selected and pulled for use in building the data artifact used in this project. </w:t>
      </w:r>
      <w:r w:rsidR="0035517F">
        <w:rPr>
          <w:rFonts w:cs="Times New Roman"/>
          <w:szCs w:val="24"/>
        </w:rPr>
        <w:t xml:space="preserve">We choose C, C++, C#, and Java as these are the only languages </w:t>
      </w:r>
      <w:r w:rsidR="0035517F" w:rsidRPr="002248ED">
        <w:rPr>
          <w:rFonts w:cs="Times New Roman"/>
          <w:szCs w:val="24"/>
        </w:rPr>
        <w:t>srcML</w:t>
      </w:r>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15" w:name="_Ref34248720"/>
      <w:r>
        <w:t>Comment Extraction</w:t>
      </w:r>
      <w:bookmarkEnd w:id="115"/>
    </w:p>
    <w:p w14:paraId="545EDCFD" w14:textId="1B9368B7"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0124F260"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commentRangeStart w:id="116"/>
      <w:r w:rsidR="00096C5C">
        <w:rPr>
          <w:rFonts w:cs="Times New Roman"/>
          <w:szCs w:val="24"/>
        </w:rPr>
        <w:t>2,935</w:t>
      </w:r>
      <w:r w:rsidR="00B2494D">
        <w:rPr>
          <w:rFonts w:cs="Times New Roman"/>
          <w:szCs w:val="24"/>
        </w:rPr>
        <w:t xml:space="preserve"> lines of comments were selected at random evenly distributed amongst all of the languages. </w:t>
      </w:r>
      <w:commentRangeEnd w:id="116"/>
      <w:r w:rsidR="006349EE">
        <w:rPr>
          <w:rStyle w:val="CommentReference"/>
        </w:rPr>
        <w:commentReference w:id="116"/>
      </w:r>
      <w:r w:rsidR="00B2494D">
        <w:rPr>
          <w:rFonts w:cs="Times New Roman"/>
          <w:szCs w:val="24"/>
        </w:rPr>
        <w:t>These selected lines were then manually classified into either English prose or commented</w:t>
      </w:r>
      <w:r w:rsidR="006349EE">
        <w:rPr>
          <w:rFonts w:cs="Times New Roman"/>
          <w:szCs w:val="24"/>
        </w:rPr>
        <w:t>-</w:t>
      </w:r>
      <w:r w:rsidR="00B2494D">
        <w:rPr>
          <w:rFonts w:cs="Times New Roman"/>
          <w:szCs w:val="24"/>
        </w:rPr>
        <w:t>out code.</w:t>
      </w:r>
    </w:p>
    <w:p w14:paraId="543702EC" w14:textId="44E709FC" w:rsidR="0046202D" w:rsidRDefault="0046202D" w:rsidP="005772E2">
      <w:pPr>
        <w:pStyle w:val="Heading2"/>
      </w:pPr>
      <w:bookmarkStart w:id="117" w:name="_Ref34248768"/>
      <w:r>
        <w:t>Manual Classification</w:t>
      </w:r>
      <w:bookmarkEnd w:id="117"/>
    </w:p>
    <w:p w14:paraId="52374AA7" w14:textId="017301B4"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block comments in this manner is that it is very possible to have a block comment that is a mix of both commented out code and standard English prose. The manual verification process took a</w:t>
      </w:r>
      <w:r w:rsidR="00FD0B50">
        <w:rPr>
          <w:rFonts w:cs="Times New Roman"/>
          <w:szCs w:val="24"/>
        </w:rPr>
        <w:t xml:space="preserve">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34150C0B" w:rsidR="00177283" w:rsidRPr="002248ED" w:rsidRDefault="00177283" w:rsidP="00177283">
      <w:pPr>
        <w:pStyle w:val="Caption"/>
        <w:keepNext/>
        <w:jc w:val="center"/>
        <w:rPr>
          <w:rFonts w:cs="Times New Roman"/>
          <w:sz w:val="24"/>
          <w:szCs w:val="24"/>
        </w:rPr>
      </w:pPr>
      <w:bookmarkStart w:id="118" w:name="_Ref34252126"/>
      <w:bookmarkStart w:id="119"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9</w:t>
      </w:r>
      <w:r w:rsidR="00AB11E8" w:rsidRPr="002248ED">
        <w:rPr>
          <w:rFonts w:cs="Times New Roman"/>
          <w:noProof/>
          <w:sz w:val="24"/>
          <w:szCs w:val="24"/>
        </w:rPr>
        <w:fldChar w:fldCharType="end"/>
      </w:r>
      <w:bookmarkEnd w:id="118"/>
      <w:r w:rsidR="005145F5">
        <w:rPr>
          <w:rFonts w:cs="Times New Roman"/>
          <w:noProof/>
          <w:sz w:val="24"/>
          <w:szCs w:val="24"/>
        </w:rPr>
        <w:t>.</w:t>
      </w:r>
      <w:r w:rsidRPr="002248ED">
        <w:rPr>
          <w:rFonts w:cs="Times New Roman"/>
          <w:sz w:val="24"/>
          <w:szCs w:val="24"/>
        </w:rPr>
        <w:t xml:space="preserve"> </w:t>
      </w:r>
      <w:bookmarkStart w:id="120"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19"/>
      <w:bookmarkEnd w:id="120"/>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121"/>
            <w:r w:rsidRPr="00715B6A">
              <w:rPr>
                <w:rFonts w:cs="Times New Roman"/>
                <w:b/>
                <w:bCs/>
                <w:color w:val="000000"/>
                <w:sz w:val="20"/>
                <w:szCs w:val="20"/>
              </w:rPr>
              <w:t>comment</w:t>
            </w:r>
            <w:commentRangeEnd w:id="121"/>
            <w:r w:rsidR="004F64FE">
              <w:rPr>
                <w:rStyle w:val="CommentReference"/>
              </w:rPr>
              <w:commentReference w:id="121"/>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commentRangeStart w:id="122"/>
      <w:r w:rsidRPr="002248ED">
        <w:rPr>
          <w:rFonts w:cs="Times New Roman"/>
          <w:szCs w:val="24"/>
        </w:rPr>
        <w:t xml:space="preserve">. </w:t>
      </w:r>
      <w:commentRangeEnd w:id="122"/>
      <w:r w:rsidR="006349EE">
        <w:rPr>
          <w:rStyle w:val="CommentReference"/>
        </w:rPr>
        <w:commentReference w:id="122"/>
      </w:r>
      <w:r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696918DC"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w:t>
      </w:r>
      <w:r w:rsidRPr="002248ED">
        <w:rPr>
          <w:rFonts w:cs="Times New Roman"/>
          <w:szCs w:val="24"/>
        </w:rPr>
        <w:lastRenderedPageBreak/>
        <w:t>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39A80DF5"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and was determined to be extremely important when verifying false positives when catching commented out cod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 xml:space="preserve">is syntactically valid and is therefore considered commented-out </w:t>
      </w:r>
      <w:commentRangeStart w:id="123"/>
      <w:r w:rsidR="00226E5D">
        <w:rPr>
          <w:rFonts w:cs="Times New Roman"/>
          <w:szCs w:val="24"/>
        </w:rPr>
        <w:t>code</w:t>
      </w:r>
      <w:commentRangeEnd w:id="123"/>
      <w:r w:rsidR="007D208B">
        <w:rPr>
          <w:rStyle w:val="CommentReference"/>
        </w:rPr>
        <w:commentReference w:id="123"/>
      </w:r>
      <w:r w:rsidR="00226E5D">
        <w:rPr>
          <w:rFonts w:cs="Times New Roman"/>
          <w:szCs w:val="24"/>
        </w:rPr>
        <w:t>.</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F2C49FD"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w:t>
      </w:r>
      <w:r w:rsidR="00A22DAE">
        <w:rPr>
          <w:rFonts w:cs="Times New Roman"/>
          <w:szCs w:val="24"/>
        </w:rPr>
        <w:t xml:space="preserve">All data collected is stored in a csv.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124"/>
      <w:r w:rsidRPr="002248ED">
        <w:rPr>
          <w:rFonts w:cs="Times New Roman"/>
          <w:szCs w:val="24"/>
        </w:rPr>
        <w:t>this chapter.</w:t>
      </w:r>
      <w:commentRangeEnd w:id="124"/>
      <w:r w:rsidR="00EB5543">
        <w:rPr>
          <w:rStyle w:val="CommentReference"/>
        </w:rPr>
        <w:commentReference w:id="124"/>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25" w:name="_Ref34136593"/>
    </w:p>
    <w:bookmarkEnd w:id="125"/>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26" w:name="_Ref33695007"/>
      <w:r w:rsidRPr="002248ED">
        <w:t>Syntax-based Approach</w:t>
      </w:r>
      <w:bookmarkEnd w:id="126"/>
    </w:p>
    <w:p w14:paraId="158FCACC" w14:textId="0ED3D341"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xml:space="preserve">.  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w:t>
      </w:r>
      <w:commentRangeStart w:id="127"/>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commentRangeEnd w:id="127"/>
      <w:r w:rsidR="009C035D">
        <w:rPr>
          <w:rStyle w:val="CommentReference"/>
        </w:rPr>
        <w:commentReference w:id="127"/>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28" w:name="_Ref33695020"/>
      <w:r w:rsidRPr="002248ED">
        <w:t>Bag of Words Approach</w:t>
      </w:r>
      <w:bookmarkEnd w:id="128"/>
    </w:p>
    <w:p w14:paraId="6EAC5290" w14:textId="7BC1A7DC"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w:t>
      </w:r>
      <w:r w:rsidRPr="002248ED">
        <w:rPr>
          <w:rFonts w:cs="Times New Roman"/>
          <w:szCs w:val="24"/>
        </w:rPr>
        <w:lastRenderedPageBreak/>
        <w:t>equation, it has a number of strong failing points. First, when considering variable names, one time use variables, variables created in a piece of commented out code,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 xml:space="preserve">in </w:t>
      </w:r>
      <w:proofErr w:type="gramStart"/>
      <w:r w:rsidR="00DE2414">
        <w:rPr>
          <w:rFonts w:cs="Times New Roman"/>
          <w:szCs w:val="24"/>
        </w:rPr>
        <w:t>a</w:t>
      </w:r>
      <w:proofErr w:type="gramEnd"/>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29" w:name="_Ref33695048"/>
      <w:r w:rsidRPr="002248ED">
        <w:t>Frequency</w:t>
      </w:r>
      <w:r w:rsidR="00977600">
        <w:t>-based</w:t>
      </w:r>
      <w:r w:rsidRPr="002248ED">
        <w:t xml:space="preserve"> Approac</w:t>
      </w:r>
      <w:r w:rsidR="002C4D6A">
        <w:t>h</w:t>
      </w:r>
      <w:bookmarkEnd w:id="129"/>
    </w:p>
    <w:p w14:paraId="643F828B" w14:textId="4F519111" w:rsidR="004E5433" w:rsidRPr="002248ED" w:rsidRDefault="00177283" w:rsidP="004E5433">
      <w:pPr>
        <w:rPr>
          <w:rFonts w:cs="Times New Roman"/>
          <w:szCs w:val="24"/>
        </w:rPr>
      </w:pPr>
      <w:commentRangeStart w:id="130"/>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commentRangeEnd w:id="130"/>
      <w:r w:rsidR="002F46FA">
        <w:rPr>
          <w:rStyle w:val="CommentReference"/>
        </w:rPr>
        <w:commentReference w:id="130"/>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w:t>
      </w:r>
      <w:r w:rsidR="004E5433" w:rsidRPr="002248ED">
        <w:rPr>
          <w:rFonts w:cs="Times New Roman"/>
          <w:szCs w:val="24"/>
        </w:rPr>
        <w:lastRenderedPageBreak/>
        <w:t xml:space="preserve">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004E5433" w:rsidRPr="002248ED">
        <w:rPr>
          <w:rFonts w:cs="Times New Roman"/>
          <w:szCs w:val="24"/>
        </w:rPr>
        <w:t xml:space="preserve">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7777777"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commentRangeStart w:id="131"/>
      <w:r w:rsidRPr="002248ED">
        <w:rPr>
          <w:rFonts w:cs="Times New Roman"/>
          <w:szCs w:val="24"/>
        </w:rPr>
        <w:t xml:space="preserve">follow-on </w:t>
      </w:r>
      <w:commentRangeEnd w:id="131"/>
      <w:r w:rsidR="00392961">
        <w:rPr>
          <w:rStyle w:val="CommentReference"/>
        </w:rPr>
        <w:commentReference w:id="131"/>
      </w:r>
      <w:r w:rsidRPr="002248ED">
        <w:rPr>
          <w:rFonts w:cs="Times New Roman"/>
          <w:szCs w:val="24"/>
        </w:rPr>
        <w:t xml:space="preserve">research using modern computational methods, it has been determined that </w:t>
      </w:r>
      <w:commentRangeStart w:id="132"/>
      <w:commentRangeStart w:id="133"/>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132"/>
      <w:r w:rsidR="005A5FEE">
        <w:rPr>
          <w:rStyle w:val="CommentReference"/>
        </w:rPr>
        <w:lastRenderedPageBreak/>
        <w:commentReference w:id="132"/>
      </w:r>
      <w:commentRangeEnd w:id="133"/>
      <w:r w:rsidR="00361F35">
        <w:rPr>
          <w:rStyle w:val="CommentReference"/>
        </w:rPr>
        <w:commentReference w:id="133"/>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4127B42D" w:rsidR="00677769" w:rsidRPr="002248ED" w:rsidRDefault="007D40CE" w:rsidP="004E5433">
      <w:pPr>
        <w:rPr>
          <w:rFonts w:cs="Times New Roman"/>
          <w:szCs w:val="24"/>
        </w:rPr>
      </w:pPr>
      <w:r>
        <w:rPr>
          <w:rFonts w:cs="Times New Roman"/>
          <w:szCs w:val="24"/>
        </w:rPr>
        <w:t xml:space="preserve">We now explain and illustrate via an example how we computer frequencies for a comment line.  </w:t>
      </w:r>
      <w:commentRangeStart w:id="134"/>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004E5433" w:rsidRPr="002248ED">
        <w:rPr>
          <w:rFonts w:cs="Times New Roman"/>
          <w:szCs w:val="24"/>
        </w:rPr>
        <w:t xml:space="preserve">. </w:t>
      </w:r>
      <w:commentRangeEnd w:id="134"/>
      <w:r>
        <w:rPr>
          <w:rStyle w:val="CommentReference"/>
        </w:rPr>
        <w:commentReference w:id="134"/>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35" w:name="_Ref34251031"/>
    </w:p>
    <w:bookmarkEnd w:id="135"/>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66F85117"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commentRangeStart w:id="136"/>
      <w:r w:rsidR="00214051" w:rsidRPr="002248ED">
        <w:rPr>
          <w:rFonts w:cs="Times New Roman"/>
          <w:szCs w:val="24"/>
        </w:rPr>
        <w:t xml:space="preserve">.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commentRangeEnd w:id="136"/>
      <w:r w:rsidR="005E18E8">
        <w:rPr>
          <w:rStyle w:val="CommentReference"/>
        </w:rPr>
        <w:commentReference w:id="136"/>
      </w:r>
      <w:r w:rsidR="0030232B" w:rsidRPr="002248ED">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for classification </w:t>
      </w:r>
      <w:r w:rsidR="00662B41" w:rsidRPr="002248ED">
        <w:rPr>
          <w:rFonts w:cs="Times New Roman"/>
          <w:szCs w:val="24"/>
        </w:rPr>
        <w:lastRenderedPageBreak/>
        <w:t xml:space="preserve">is equally as important. </w:t>
      </w:r>
      <w:r w:rsidR="007517B2" w:rsidRPr="002248ED">
        <w:rPr>
          <w:rFonts w:cs="Times New Roman"/>
          <w:szCs w:val="24"/>
        </w:rPr>
        <w:t>Considering these two factors the obvious choice of machine learning algorithm is the decision tree.</w:t>
      </w:r>
    </w:p>
    <w:p w14:paraId="21CC83E1" w14:textId="77CA3C4C"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with</w:t>
      </w:r>
      <w:r w:rsidR="003C405C" w:rsidRPr="002248ED">
        <w:rPr>
          <w:rFonts w:cs="Times New Roman"/>
          <w:szCs w:val="24"/>
        </w:rPr>
        <w:t xml:space="preserve"> is </w:t>
      </w:r>
      <w:r w:rsidR="004637B4" w:rsidRPr="002248ED">
        <w:rPr>
          <w:rFonts w:cs="Times New Roman"/>
          <w:szCs w:val="24"/>
        </w:rPr>
        <w:t>a value less than or greater than a certain number being a very common method.</w:t>
      </w:r>
    </w:p>
    <w:p w14:paraId="178F34A5" w14:textId="24782BEB"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commentRangeStart w:id="137"/>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 xml:space="preserve">data set for ease of comprehension. </w:t>
      </w:r>
      <w:commentRangeEnd w:id="137"/>
      <w:r w:rsidR="00E85596">
        <w:rPr>
          <w:rStyle w:val="CommentReference"/>
        </w:rPr>
        <w:commentReference w:id="137"/>
      </w:r>
      <w:r w:rsidR="00595F43">
        <w:rPr>
          <w:rFonts w:cs="Times New Roman"/>
          <w:szCs w:val="24"/>
        </w:rPr>
        <w:t>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w:t>
      </w:r>
      <w:r w:rsidR="00E85596">
        <w:rPr>
          <w:rFonts w:cs="Times New Roman"/>
          <w:szCs w:val="24"/>
        </w:rPr>
        <w:t>,</w:t>
      </w:r>
      <w:r w:rsidR="009705BD">
        <w:rPr>
          <w:rFonts w:cs="Times New Roman"/>
          <w:szCs w:val="24"/>
        </w:rPr>
        <w:t xml:space="preserve"> the </w:t>
      </w:r>
      <w:commentRangeStart w:id="138"/>
      <w:r w:rsidR="009705BD">
        <w:rPr>
          <w:rFonts w:cs="Times New Roman"/>
          <w:szCs w:val="24"/>
        </w:rPr>
        <w:t xml:space="preserve">GINI </w:t>
      </w:r>
      <w:commentRangeEnd w:id="138"/>
      <w:r w:rsidR="000867DD">
        <w:rPr>
          <w:rStyle w:val="CommentReference"/>
        </w:rPr>
        <w:commentReference w:id="138"/>
      </w:r>
      <w:r w:rsidR="009705BD">
        <w:rPr>
          <w:rFonts w:cs="Times New Roman"/>
          <w:szCs w:val="24"/>
        </w:rPr>
        <w:t xml:space="preserve">is </w:t>
      </w:r>
      <w:commentRangeStart w:id="139"/>
      <w:r w:rsidR="009705BD">
        <w:rPr>
          <w:rFonts w:cs="Times New Roman"/>
          <w:szCs w:val="24"/>
        </w:rPr>
        <w:t>the value that shows how effective a decision tree, the farther down a decision tree you go the lower the GINI will generally become with leaf nodes always having a GINI of 0.</w:t>
      </w:r>
      <w:commentRangeEnd w:id="139"/>
      <w:r w:rsidR="00F165A9">
        <w:rPr>
          <w:rStyle w:val="CommentReference"/>
        </w:rPr>
        <w:commentReference w:id="139"/>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31399709" w:rsidR="003A2818" w:rsidRPr="00AA6716" w:rsidRDefault="003A2818" w:rsidP="003A2818">
      <w:pPr>
        <w:pStyle w:val="Caption"/>
        <w:jc w:val="center"/>
        <w:rPr>
          <w:rFonts w:cs="Times New Roman"/>
          <w:sz w:val="24"/>
          <w:szCs w:val="24"/>
        </w:rPr>
      </w:pPr>
      <w:bookmarkStart w:id="140"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953061">
        <w:rPr>
          <w:noProof/>
          <w:sz w:val="24"/>
          <w:szCs w:val="24"/>
        </w:rPr>
        <w:t>1</w:t>
      </w:r>
      <w:r w:rsidR="0030602A" w:rsidRPr="00AA6716">
        <w:rPr>
          <w:noProof/>
          <w:sz w:val="24"/>
          <w:szCs w:val="24"/>
        </w:rPr>
        <w:fldChar w:fldCharType="end"/>
      </w:r>
      <w:bookmarkEnd w:id="140"/>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commentRangeStart w:id="141"/>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commentRangeEnd w:id="141"/>
      <w:r w:rsidR="00D00C1A">
        <w:rPr>
          <w:rStyle w:val="CommentReference"/>
        </w:rPr>
        <w:commentReference w:id="141"/>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42" w:name="_Ref34310606"/>
    </w:p>
    <w:bookmarkEnd w:id="142"/>
    <w:p w14:paraId="089E1D19" w14:textId="5EE59C71" w:rsidR="000F384A" w:rsidRDefault="00114A1E" w:rsidP="001807FB">
      <w:pPr>
        <w:ind w:left="2880" w:firstLine="0"/>
        <w:rPr>
          <w:b/>
          <w:bCs/>
        </w:rPr>
      </w:pPr>
      <w:r>
        <w:rPr>
          <w:b/>
          <w:bCs/>
        </w:rPr>
        <w:t>Experimental Setup</w:t>
      </w:r>
    </w:p>
    <w:p w14:paraId="5214239C" w14:textId="6DD4810C"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comments divided into our two classes, English Prose and commented out code,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xml:space="preserve">. </w:t>
      </w:r>
      <w:commentRangeStart w:id="143"/>
      <w:r w:rsidR="00C954ED">
        <w:t xml:space="preserve">Our data frame is created by concatenating lists of the frequencies </w:t>
      </w:r>
      <w:r w:rsidR="00D00F3C">
        <w:t>(one for each comment line)</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commentRangeEnd w:id="143"/>
      <w:r w:rsidR="00636533">
        <w:rPr>
          <w:rStyle w:val="CommentReference"/>
        </w:rPr>
        <w:commentReference w:id="143"/>
      </w:r>
    </w:p>
    <w:p w14:paraId="26E1D34C" w14:textId="77777777" w:rsidR="00D22E8A" w:rsidRDefault="00D22E8A" w:rsidP="00C23CE7">
      <w:pPr>
        <w:keepNext/>
        <w:ind w:firstLine="0"/>
      </w:pPr>
      <w:commentRangeStart w:id="144"/>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commentRangeEnd w:id="144"/>
      <w:r w:rsidR="000E615B">
        <w:rPr>
          <w:rStyle w:val="CommentReference"/>
        </w:rPr>
        <w:commentReference w:id="144"/>
      </w:r>
    </w:p>
    <w:p w14:paraId="0333BC21" w14:textId="0C67A42C"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953061">
        <w:rPr>
          <w:noProof/>
          <w:sz w:val="24"/>
          <w:szCs w:val="24"/>
        </w:rPr>
        <w:t>2</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commentRangeStart w:id="145"/>
      <w:commentRangeStart w:id="146"/>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commentRangeEnd w:id="145"/>
    </w:p>
    <w:p w14:paraId="65BF94C0" w14:textId="170F19BD" w:rsidR="00953061" w:rsidRDefault="00953061" w:rsidP="000E69C1">
      <w:pPr>
        <w:pStyle w:val="Caption"/>
        <w:ind w:firstLine="0"/>
      </w:pPr>
      <w:bookmarkStart w:id="147"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Pr="000E69C1">
        <w:rPr>
          <w:noProof/>
          <w:sz w:val="24"/>
          <w:szCs w:val="24"/>
        </w:rPr>
        <w:t>3</w:t>
      </w:r>
      <w:r w:rsidRPr="000E69C1">
        <w:rPr>
          <w:sz w:val="24"/>
          <w:szCs w:val="24"/>
        </w:rPr>
        <w:fldChar w:fldCharType="end"/>
      </w:r>
      <w:bookmarkEnd w:id="147"/>
      <w:r w:rsidR="0067485A" w:rsidRPr="0067485A">
        <w:rPr>
          <w:sz w:val="24"/>
          <w:szCs w:val="24"/>
        </w:rPr>
        <w:t xml:space="preserve">. </w:t>
      </w:r>
      <w:r w:rsidR="0067485A" w:rsidRPr="00D544A0">
        <w:rPr>
          <w:smallCaps/>
          <w:sz w:val="24"/>
          <w:szCs w:val="24"/>
        </w:rPr>
        <w:t xml:space="preserve">This is a breakdown of how stratified K-fold works. The main data is split into five parts with one </w:t>
      </w:r>
      <w:commentRangeStart w:id="148"/>
      <w:r w:rsidR="0067485A" w:rsidRPr="00D544A0">
        <w:rPr>
          <w:smallCaps/>
          <w:sz w:val="24"/>
          <w:szCs w:val="24"/>
        </w:rPr>
        <w:t>of the five being used for testing and the remainder being used for training. With stratified K-fold it is important to ensure that the distribution is always equal amongst all of the groups</w:t>
      </w:r>
      <w:commentRangeEnd w:id="148"/>
      <w:r w:rsidR="0067485A">
        <w:rPr>
          <w:rStyle w:val="CommentReference"/>
          <w:i w:val="0"/>
          <w:iCs w:val="0"/>
          <w:color w:val="auto"/>
        </w:rPr>
        <w:commentReference w:id="148"/>
      </w:r>
    </w:p>
    <w:p w14:paraId="05091071" w14:textId="01DB584E" w:rsidR="00D544A0" w:rsidRDefault="00BC4210" w:rsidP="00953061">
      <w:pPr>
        <w:pStyle w:val="Caption"/>
        <w:ind w:firstLine="0"/>
      </w:pPr>
      <w:r>
        <w:rPr>
          <w:rStyle w:val="CommentReference"/>
          <w:i w:val="0"/>
          <w:iCs w:val="0"/>
          <w:color w:val="auto"/>
        </w:rPr>
        <w:commentReference w:id="145"/>
      </w:r>
      <w:commentRangeEnd w:id="146"/>
      <w:r w:rsidR="00974013">
        <w:rPr>
          <w:rStyle w:val="CommentReference"/>
          <w:i w:val="0"/>
          <w:iCs w:val="0"/>
          <w:color w:val="auto"/>
        </w:rPr>
        <w:commentReference w:id="146"/>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accuracy may be low, as both accuracy and F1 score use precision and recall in their calculations as </w:t>
      </w:r>
      <w:commentRangeStart w:id="149"/>
      <w:r w:rsidR="00903314">
        <w:t xml:space="preserve">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commentRangeEnd w:id="149"/>
      <w:r w:rsidR="00B504D2">
        <w:rPr>
          <w:rStyle w:val="CommentReference"/>
        </w:rPr>
        <w:commentReference w:id="149"/>
      </w:r>
    </w:p>
    <w:p w14:paraId="4C168007" w14:textId="1585D668" w:rsidR="00903314" w:rsidRPr="002248ED" w:rsidRDefault="00903314" w:rsidP="00903314">
      <w:pPr>
        <w:pStyle w:val="Caption"/>
        <w:keepNext/>
        <w:jc w:val="center"/>
        <w:rPr>
          <w:rFonts w:cs="Times New Roman"/>
          <w:sz w:val="24"/>
          <w:szCs w:val="24"/>
        </w:rPr>
      </w:pPr>
    </w:p>
    <w:p w14:paraId="19367069" w14:textId="012F4AED" w:rsidR="00903314" w:rsidRPr="00AA6716" w:rsidRDefault="00903314" w:rsidP="00903314">
      <w:pPr>
        <w:pStyle w:val="Caption"/>
        <w:keepNext/>
        <w:jc w:val="center"/>
        <w:rPr>
          <w:sz w:val="24"/>
          <w:szCs w:val="24"/>
        </w:rPr>
      </w:pPr>
      <w:bookmarkStart w:id="150" w:name="_Ref34324168"/>
      <w:bookmarkStart w:id="151"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137EB">
        <w:rPr>
          <w:noProof/>
          <w:sz w:val="24"/>
          <w:szCs w:val="24"/>
        </w:rPr>
        <w:t>10</w:t>
      </w:r>
      <w:r w:rsidR="0030602A" w:rsidRPr="00AA6716">
        <w:rPr>
          <w:noProof/>
          <w:sz w:val="24"/>
          <w:szCs w:val="24"/>
        </w:rPr>
        <w:fldChar w:fldCharType="end"/>
      </w:r>
      <w:bookmarkEnd w:id="150"/>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51"/>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52" w:name="_Ref34251039"/>
    </w:p>
    <w:bookmarkEnd w:id="152"/>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CDD564D" w:rsidR="004E5433" w:rsidRPr="002248ED" w:rsidRDefault="001103A7" w:rsidP="003C405C">
      <w:pPr>
        <w:pStyle w:val="Caption"/>
        <w:jc w:val="center"/>
        <w:rPr>
          <w:rFonts w:cs="Times New Roman"/>
          <w:sz w:val="24"/>
          <w:szCs w:val="24"/>
        </w:rPr>
      </w:pPr>
      <w:bookmarkStart w:id="153" w:name="_Ref33646320"/>
      <w:bookmarkStart w:id="154"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953061">
        <w:rPr>
          <w:rFonts w:cs="Times New Roman"/>
          <w:noProof/>
          <w:sz w:val="24"/>
          <w:szCs w:val="24"/>
        </w:rPr>
        <w:t>4</w:t>
      </w:r>
      <w:r w:rsidR="00AB11E8" w:rsidRPr="002248ED">
        <w:rPr>
          <w:rFonts w:cs="Times New Roman"/>
          <w:noProof/>
          <w:sz w:val="24"/>
          <w:szCs w:val="24"/>
        </w:rPr>
        <w:fldChar w:fldCharType="end"/>
      </w:r>
      <w:bookmarkEnd w:id="153"/>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54"/>
    </w:p>
    <w:p w14:paraId="183BE15A" w14:textId="3841E875" w:rsidR="004E5433" w:rsidRPr="002248ED" w:rsidRDefault="004E5433" w:rsidP="004E5433">
      <w:pPr>
        <w:rPr>
          <w:rFonts w:cs="Times New Roman"/>
          <w:szCs w:val="24"/>
        </w:rPr>
      </w:pPr>
      <w:commentRangeStart w:id="155"/>
      <w:commentRangeStart w:id="156"/>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55"/>
      <w:r w:rsidR="00B46AA6">
        <w:rPr>
          <w:rStyle w:val="CommentReference"/>
        </w:rPr>
        <w:commentReference w:id="155"/>
      </w:r>
      <w:commentRangeEnd w:id="156"/>
      <w:r w:rsidR="00245E88">
        <w:rPr>
          <w:rStyle w:val="CommentReference"/>
        </w:rPr>
        <w:commentReference w:id="156"/>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5ABD973E" w:rsidR="009C48F3" w:rsidRPr="002248ED" w:rsidRDefault="009C48F3" w:rsidP="00AE132E">
      <w:pPr>
        <w:pStyle w:val="Caption"/>
        <w:keepNext/>
        <w:jc w:val="center"/>
        <w:rPr>
          <w:rFonts w:cs="Times New Roman"/>
          <w:sz w:val="24"/>
          <w:szCs w:val="24"/>
        </w:rPr>
      </w:pPr>
      <w:bookmarkStart w:id="157" w:name="_Ref33646702"/>
      <w:bookmarkStart w:id="158"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11</w:t>
      </w:r>
      <w:r w:rsidR="00AB11E8" w:rsidRPr="002248ED">
        <w:rPr>
          <w:rFonts w:cs="Times New Roman"/>
          <w:noProof/>
          <w:sz w:val="24"/>
          <w:szCs w:val="24"/>
        </w:rPr>
        <w:fldChar w:fldCharType="end"/>
      </w:r>
      <w:bookmarkEnd w:id="157"/>
      <w:r w:rsidR="00E36493">
        <w:rPr>
          <w:rFonts w:cs="Times New Roman"/>
          <w:noProof/>
          <w:sz w:val="24"/>
          <w:szCs w:val="24"/>
        </w:rPr>
        <w:t>.</w:t>
      </w:r>
      <w:r w:rsidRPr="002248ED">
        <w:rPr>
          <w:rFonts w:cs="Times New Roman"/>
          <w:sz w:val="24"/>
          <w:szCs w:val="24"/>
        </w:rPr>
        <w:t xml:space="preserve"> </w:t>
      </w:r>
      <w:bookmarkEnd w:id="158"/>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0E69C1">
            <w:pP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0E69C1">
            <w:pP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0E69C1">
            <w:pP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0E69C1">
            <w:pP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0E69C1">
            <w:pP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0E69C1">
            <w:pP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0E69C1">
            <w:pP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0E69C1">
            <w:pP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0E69C1">
            <w:pPr>
              <w:rPr>
                <w:rFonts w:cs="Times New Roman"/>
                <w:b/>
                <w:bCs/>
                <w:szCs w:val="24"/>
              </w:rPr>
            </w:pPr>
            <w:proofErr w:type="spellStart"/>
            <w:r w:rsidRPr="002248ED">
              <w:rPr>
                <w:rFonts w:cs="Times New Roman"/>
                <w:b/>
                <w:bCs/>
                <w:szCs w:val="24"/>
              </w:rPr>
              <w:t>i</w:t>
            </w:r>
            <w:proofErr w:type="spellEnd"/>
          </w:p>
        </w:tc>
        <w:tc>
          <w:tcPr>
            <w:tcW w:w="1295" w:type="dxa"/>
          </w:tcPr>
          <w:p w14:paraId="0144F806" w14:textId="6564B168" w:rsidR="005A459A" w:rsidRPr="002248ED" w:rsidRDefault="005A459A" w:rsidP="000E69C1">
            <w:pP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0E69C1">
            <w:pPr>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0E69C1">
            <w:pP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0E69C1">
            <w:pPr>
              <w:rPr>
                <w:rFonts w:cs="Times New Roman"/>
                <w:szCs w:val="24"/>
              </w:rPr>
            </w:pPr>
            <w:r w:rsidRPr="002248ED">
              <w:rPr>
                <w:rFonts w:cs="Times New Roman"/>
                <w:szCs w:val="24"/>
              </w:rPr>
              <w:t>0</w:t>
            </w:r>
          </w:p>
        </w:tc>
        <w:tc>
          <w:tcPr>
            <w:tcW w:w="936" w:type="dxa"/>
          </w:tcPr>
          <w:p w14:paraId="44A29C55" w14:textId="79FA6E3F" w:rsidR="005A459A" w:rsidRPr="002248ED" w:rsidRDefault="00524C09" w:rsidP="000E69C1">
            <w:pPr>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0E69C1">
            <w:pPr>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0E69C1">
            <w:pPr>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0E69C1">
            <w:pPr>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0E69C1">
            <w:pPr>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0E69C1">
            <w:pPr>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0E69C1">
            <w:pPr>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0E69C1">
            <w:pP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0E69C1">
            <w:pP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0E69C1">
            <w:pP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0E69C1">
            <w:pP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0E69C1">
            <w:pP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0E69C1">
            <w:pP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0E69C1">
            <w:pP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0E69C1">
            <w:pP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0E69C1">
            <w:pP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0E69C1">
            <w:pP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0E69C1">
            <w:pPr>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0E69C1">
            <w:pP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0E69C1">
            <w:pPr>
              <w:rPr>
                <w:rFonts w:cs="Times New Roman"/>
                <w:szCs w:val="24"/>
              </w:rPr>
            </w:pPr>
            <w:r w:rsidRPr="002248ED">
              <w:rPr>
                <w:rFonts w:cs="Times New Roman"/>
                <w:szCs w:val="24"/>
              </w:rPr>
              <w:t>0</w:t>
            </w:r>
          </w:p>
        </w:tc>
        <w:tc>
          <w:tcPr>
            <w:tcW w:w="936" w:type="dxa"/>
          </w:tcPr>
          <w:p w14:paraId="157645BC" w14:textId="58DD164B" w:rsidR="005A459A" w:rsidRPr="002248ED" w:rsidRDefault="00C74C89" w:rsidP="000E69C1">
            <w:pPr>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0E69C1">
            <w:pPr>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0E69C1">
            <w:pPr>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0E69C1">
            <w:pPr>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0E69C1">
            <w:pPr>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0E69C1">
            <w:pPr>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0E69C1">
            <w:pPr>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0E69C1">
            <w:pP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0E69C1">
            <w:pP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0E69C1">
            <w:pP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0E69C1">
            <w:pP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0E69C1">
            <w:pP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0E69C1">
            <w:pP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0E69C1">
            <w:pP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0E69C1">
            <w:pPr>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0E69C1">
            <w:pP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0E69C1">
            <w:pPr>
              <w:rPr>
                <w:rFonts w:cs="Times New Roman"/>
                <w:szCs w:val="24"/>
              </w:rPr>
            </w:pPr>
            <w:r w:rsidRPr="002248ED">
              <w:rPr>
                <w:rFonts w:cs="Times New Roman"/>
                <w:szCs w:val="24"/>
              </w:rPr>
              <w:t>0</w:t>
            </w:r>
          </w:p>
        </w:tc>
        <w:tc>
          <w:tcPr>
            <w:tcW w:w="936" w:type="dxa"/>
          </w:tcPr>
          <w:p w14:paraId="5CDE72E4" w14:textId="22A26856" w:rsidR="005A459A" w:rsidRPr="002248ED" w:rsidRDefault="00582B25" w:rsidP="000E69C1">
            <w:pPr>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0E69C1">
            <w:pPr>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0E69C1">
            <w:pPr>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0E69C1">
            <w:pPr>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0E69C1">
            <w:pPr>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0E69C1">
            <w:pPr>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0E69C1">
            <w:pPr>
              <w:rPr>
                <w:rFonts w:cs="Times New Roman"/>
                <w:szCs w:val="24"/>
              </w:rPr>
            </w:pPr>
            <w:r w:rsidRPr="002248ED">
              <w:rPr>
                <w:rFonts w:cs="Times New Roman"/>
                <w:szCs w:val="24"/>
              </w:rPr>
              <w:t>0</w:t>
            </w:r>
          </w:p>
        </w:tc>
      </w:tr>
      <w:tr w:rsidR="00524C09" w:rsidRPr="002248ED" w14:paraId="45540164" w14:textId="77777777" w:rsidTr="000E69C1">
        <w:tc>
          <w:tcPr>
            <w:tcW w:w="1294" w:type="dxa"/>
          </w:tcPr>
          <w:p w14:paraId="300236D7" w14:textId="2B62CFAA"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5FFEAB72" w14:textId="08C5846D" w:rsidR="005A459A" w:rsidRPr="002248ED" w:rsidRDefault="00524C09" w:rsidP="000E69C1">
            <w:pP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0E69C1">
            <w:pPr>
              <w:rPr>
                <w:rFonts w:cs="Times New Roman"/>
                <w:b/>
                <w:bCs/>
                <w:szCs w:val="24"/>
              </w:rPr>
            </w:pPr>
            <w:r w:rsidRPr="002248ED">
              <w:rPr>
                <w:rFonts w:cs="Times New Roman"/>
                <w:b/>
                <w:bCs/>
                <w:szCs w:val="24"/>
              </w:rPr>
              <w:t>&amp;</w:t>
            </w:r>
          </w:p>
        </w:tc>
        <w:tc>
          <w:tcPr>
            <w:tcW w:w="936" w:type="dxa"/>
          </w:tcPr>
          <w:p w14:paraId="63BF8A71" w14:textId="7877312C"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462EEF29" w14:textId="0FA64EB6"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1199D722" w14:textId="7A265AFB"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55DEE1A8" w14:textId="2C7D383C" w:rsidR="005A459A" w:rsidRPr="002248ED" w:rsidRDefault="00524C09" w:rsidP="000E69C1">
            <w:pPr>
              <w:rPr>
                <w:rFonts w:cs="Times New Roman"/>
                <w:b/>
                <w:bCs/>
                <w:szCs w:val="24"/>
              </w:rPr>
            </w:pPr>
            <w:r w:rsidRPr="002248ED">
              <w:rPr>
                <w:rFonts w:cs="Times New Roman"/>
                <w:b/>
                <w:bCs/>
                <w:szCs w:val="24"/>
              </w:rPr>
              <w:t>1</w:t>
            </w:r>
          </w:p>
        </w:tc>
        <w:tc>
          <w:tcPr>
            <w:tcW w:w="1295" w:type="dxa"/>
          </w:tcPr>
          <w:p w14:paraId="6283CD9C" w14:textId="5AE322BF" w:rsidR="005A459A" w:rsidRPr="002248ED" w:rsidRDefault="00524C09" w:rsidP="000E69C1">
            <w:pPr>
              <w:rPr>
                <w:rFonts w:cs="Times New Roman"/>
                <w:b/>
                <w:bCs/>
                <w:szCs w:val="24"/>
              </w:rPr>
            </w:pPr>
            <w:r w:rsidRPr="002248ED">
              <w:rPr>
                <w:rFonts w:cs="Times New Roman"/>
                <w:b/>
                <w:bCs/>
                <w:szCs w:val="24"/>
              </w:rPr>
              <w:t>2</w:t>
            </w:r>
          </w:p>
        </w:tc>
        <w:tc>
          <w:tcPr>
            <w:tcW w:w="1295" w:type="dxa"/>
          </w:tcPr>
          <w:p w14:paraId="7573C2DE" w14:textId="56B8E821" w:rsidR="005A459A" w:rsidRPr="002248ED" w:rsidRDefault="00524C09" w:rsidP="000E69C1">
            <w:pPr>
              <w:rPr>
                <w:rFonts w:cs="Times New Roman"/>
                <w:b/>
                <w:bCs/>
                <w:szCs w:val="24"/>
              </w:rPr>
            </w:pPr>
            <w:r w:rsidRPr="002248ED">
              <w:rPr>
                <w:rFonts w:cs="Times New Roman"/>
                <w:b/>
                <w:bCs/>
                <w:szCs w:val="24"/>
              </w:rPr>
              <w:t>3</w:t>
            </w:r>
          </w:p>
        </w:tc>
        <w:tc>
          <w:tcPr>
            <w:tcW w:w="1295" w:type="dxa"/>
          </w:tcPr>
          <w:p w14:paraId="7507BFBF" w14:textId="0EAE25AA" w:rsidR="005A459A" w:rsidRPr="002248ED" w:rsidRDefault="00524C09" w:rsidP="000E69C1">
            <w:pPr>
              <w:rPr>
                <w:rFonts w:cs="Times New Roman"/>
                <w:b/>
                <w:bCs/>
                <w:szCs w:val="24"/>
              </w:rPr>
            </w:pPr>
            <w:r w:rsidRPr="002248ED">
              <w:rPr>
                <w:rFonts w:cs="Times New Roman"/>
                <w:b/>
                <w:bCs/>
                <w:szCs w:val="24"/>
              </w:rPr>
              <w:t>4</w:t>
            </w:r>
          </w:p>
        </w:tc>
      </w:tr>
      <w:tr w:rsidR="00524C09" w:rsidRPr="002248ED" w14:paraId="544B8C62" w14:textId="77777777" w:rsidTr="000E69C1">
        <w:tc>
          <w:tcPr>
            <w:tcW w:w="1294" w:type="dxa"/>
          </w:tcPr>
          <w:p w14:paraId="42C62EAC" w14:textId="52A10DB2" w:rsidR="005A459A" w:rsidRPr="002248ED" w:rsidRDefault="00582B25" w:rsidP="000E69C1">
            <w:pPr>
              <w:rPr>
                <w:rFonts w:cs="Times New Roman"/>
                <w:szCs w:val="24"/>
              </w:rPr>
            </w:pPr>
            <w:r w:rsidRPr="002248ED">
              <w:rPr>
                <w:rFonts w:cs="Times New Roman"/>
                <w:szCs w:val="24"/>
              </w:rPr>
              <w:t>0</w:t>
            </w:r>
          </w:p>
        </w:tc>
        <w:tc>
          <w:tcPr>
            <w:tcW w:w="1295" w:type="dxa"/>
          </w:tcPr>
          <w:p w14:paraId="47F9520D" w14:textId="07973EAF" w:rsidR="005A459A" w:rsidRPr="002248ED" w:rsidRDefault="00582B25" w:rsidP="000E69C1">
            <w:pP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0E69C1">
            <w:pPr>
              <w:rPr>
                <w:rFonts w:cs="Times New Roman"/>
                <w:szCs w:val="24"/>
              </w:rPr>
            </w:pPr>
            <w:r w:rsidRPr="002248ED">
              <w:rPr>
                <w:rFonts w:cs="Times New Roman"/>
                <w:szCs w:val="24"/>
              </w:rPr>
              <w:t>0</w:t>
            </w:r>
          </w:p>
        </w:tc>
        <w:tc>
          <w:tcPr>
            <w:tcW w:w="936" w:type="dxa"/>
          </w:tcPr>
          <w:p w14:paraId="66940746" w14:textId="1EB0195D" w:rsidR="005A459A" w:rsidRPr="002248ED" w:rsidRDefault="00582B25" w:rsidP="000E69C1">
            <w:pPr>
              <w:rPr>
                <w:rFonts w:cs="Times New Roman"/>
                <w:szCs w:val="24"/>
              </w:rPr>
            </w:pPr>
            <w:r w:rsidRPr="002248ED">
              <w:rPr>
                <w:rFonts w:cs="Times New Roman"/>
                <w:szCs w:val="24"/>
              </w:rPr>
              <w:t>0</w:t>
            </w:r>
          </w:p>
        </w:tc>
        <w:tc>
          <w:tcPr>
            <w:tcW w:w="1295" w:type="dxa"/>
          </w:tcPr>
          <w:p w14:paraId="57E7E7AA" w14:textId="64C9CEE3" w:rsidR="005A459A" w:rsidRPr="002248ED" w:rsidRDefault="00582B25" w:rsidP="000E69C1">
            <w:pPr>
              <w:rPr>
                <w:rFonts w:cs="Times New Roman"/>
                <w:szCs w:val="24"/>
              </w:rPr>
            </w:pPr>
            <w:r w:rsidRPr="002248ED">
              <w:rPr>
                <w:rFonts w:cs="Times New Roman"/>
                <w:szCs w:val="24"/>
              </w:rPr>
              <w:t>0</w:t>
            </w:r>
          </w:p>
        </w:tc>
        <w:tc>
          <w:tcPr>
            <w:tcW w:w="1295" w:type="dxa"/>
          </w:tcPr>
          <w:p w14:paraId="76AF396C" w14:textId="2D12CCF5" w:rsidR="005A459A" w:rsidRPr="002248ED" w:rsidRDefault="00582B25" w:rsidP="000E69C1">
            <w:pPr>
              <w:rPr>
                <w:rFonts w:cs="Times New Roman"/>
                <w:szCs w:val="24"/>
              </w:rPr>
            </w:pPr>
            <w:r w:rsidRPr="002248ED">
              <w:rPr>
                <w:rFonts w:cs="Times New Roman"/>
                <w:szCs w:val="24"/>
              </w:rPr>
              <w:t>0</w:t>
            </w:r>
          </w:p>
        </w:tc>
        <w:tc>
          <w:tcPr>
            <w:tcW w:w="1295" w:type="dxa"/>
          </w:tcPr>
          <w:p w14:paraId="3B3AEE2E" w14:textId="454D9B76" w:rsidR="005A459A" w:rsidRPr="002248ED" w:rsidRDefault="00582B25" w:rsidP="000E69C1">
            <w:pPr>
              <w:rPr>
                <w:rFonts w:cs="Times New Roman"/>
                <w:szCs w:val="24"/>
              </w:rPr>
            </w:pPr>
            <w:r w:rsidRPr="002248ED">
              <w:rPr>
                <w:rFonts w:cs="Times New Roman"/>
                <w:szCs w:val="24"/>
              </w:rPr>
              <w:t>0</w:t>
            </w:r>
          </w:p>
        </w:tc>
        <w:tc>
          <w:tcPr>
            <w:tcW w:w="1295" w:type="dxa"/>
          </w:tcPr>
          <w:p w14:paraId="5ED01D9F" w14:textId="4D51CA25" w:rsidR="005A459A" w:rsidRPr="002248ED" w:rsidRDefault="00582B25" w:rsidP="000E69C1">
            <w:pPr>
              <w:rPr>
                <w:rFonts w:cs="Times New Roman"/>
                <w:szCs w:val="24"/>
              </w:rPr>
            </w:pPr>
            <w:r w:rsidRPr="002248ED">
              <w:rPr>
                <w:rFonts w:cs="Times New Roman"/>
                <w:szCs w:val="24"/>
              </w:rPr>
              <w:t>0</w:t>
            </w:r>
          </w:p>
        </w:tc>
        <w:tc>
          <w:tcPr>
            <w:tcW w:w="1295" w:type="dxa"/>
          </w:tcPr>
          <w:p w14:paraId="710D3E77" w14:textId="55C4C3D5" w:rsidR="005A459A" w:rsidRPr="002248ED" w:rsidRDefault="00582B25" w:rsidP="000E69C1">
            <w:pPr>
              <w:rPr>
                <w:rFonts w:cs="Times New Roman"/>
                <w:szCs w:val="24"/>
              </w:rPr>
            </w:pPr>
            <w:r w:rsidRPr="002248ED">
              <w:rPr>
                <w:rFonts w:cs="Times New Roman"/>
                <w:szCs w:val="24"/>
              </w:rPr>
              <w:t>0</w:t>
            </w:r>
          </w:p>
        </w:tc>
        <w:tc>
          <w:tcPr>
            <w:tcW w:w="1295" w:type="dxa"/>
          </w:tcPr>
          <w:p w14:paraId="2422560A" w14:textId="7899ACC6" w:rsidR="005A459A" w:rsidRPr="002248ED" w:rsidRDefault="00582B25" w:rsidP="000E69C1">
            <w:pPr>
              <w:rPr>
                <w:rFonts w:cs="Times New Roman"/>
                <w:szCs w:val="24"/>
              </w:rPr>
            </w:pPr>
            <w:r w:rsidRPr="002248ED">
              <w:rPr>
                <w:rFonts w:cs="Times New Roman"/>
                <w:szCs w:val="24"/>
              </w:rPr>
              <w:t>0</w:t>
            </w:r>
          </w:p>
        </w:tc>
      </w:tr>
      <w:tr w:rsidR="00524C09" w:rsidRPr="002248ED" w14:paraId="75A91DF5" w14:textId="77777777" w:rsidTr="000E69C1">
        <w:tc>
          <w:tcPr>
            <w:tcW w:w="1294" w:type="dxa"/>
          </w:tcPr>
          <w:p w14:paraId="3B5906A8" w14:textId="725AA9D1" w:rsidR="00524C09" w:rsidRPr="002248ED" w:rsidRDefault="00524C09" w:rsidP="000E69C1">
            <w:pPr>
              <w:rPr>
                <w:rFonts w:cs="Times New Roman"/>
                <w:b/>
                <w:bCs/>
                <w:szCs w:val="24"/>
              </w:rPr>
            </w:pPr>
            <w:r w:rsidRPr="002248ED">
              <w:rPr>
                <w:rFonts w:cs="Times New Roman"/>
                <w:b/>
                <w:bCs/>
                <w:szCs w:val="24"/>
              </w:rPr>
              <w:t>5</w:t>
            </w:r>
          </w:p>
        </w:tc>
        <w:tc>
          <w:tcPr>
            <w:tcW w:w="1295" w:type="dxa"/>
          </w:tcPr>
          <w:p w14:paraId="61612ECD" w14:textId="1B31A30D" w:rsidR="00524C09" w:rsidRPr="002248ED" w:rsidRDefault="00524C09" w:rsidP="000E69C1">
            <w:pP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0E69C1">
            <w:pPr>
              <w:rPr>
                <w:rFonts w:cs="Times New Roman"/>
                <w:b/>
                <w:bCs/>
                <w:szCs w:val="24"/>
              </w:rPr>
            </w:pPr>
            <w:r w:rsidRPr="002248ED">
              <w:rPr>
                <w:rFonts w:cs="Times New Roman"/>
                <w:b/>
                <w:bCs/>
                <w:szCs w:val="24"/>
              </w:rPr>
              <w:t>7</w:t>
            </w:r>
          </w:p>
        </w:tc>
        <w:tc>
          <w:tcPr>
            <w:tcW w:w="936" w:type="dxa"/>
          </w:tcPr>
          <w:p w14:paraId="784931D1" w14:textId="38FBB7F5" w:rsidR="00524C09" w:rsidRPr="002248ED" w:rsidRDefault="00524C09" w:rsidP="000E69C1">
            <w:pPr>
              <w:rPr>
                <w:rFonts w:cs="Times New Roman"/>
                <w:b/>
                <w:bCs/>
                <w:szCs w:val="24"/>
              </w:rPr>
            </w:pPr>
            <w:r w:rsidRPr="002248ED">
              <w:rPr>
                <w:rFonts w:cs="Times New Roman"/>
                <w:b/>
                <w:bCs/>
                <w:szCs w:val="24"/>
              </w:rPr>
              <w:t>8</w:t>
            </w:r>
          </w:p>
        </w:tc>
        <w:tc>
          <w:tcPr>
            <w:tcW w:w="1295" w:type="dxa"/>
          </w:tcPr>
          <w:p w14:paraId="2B091B88" w14:textId="2BCD0ACC" w:rsidR="00524C09" w:rsidRPr="002248ED" w:rsidRDefault="00524C09" w:rsidP="000E69C1">
            <w:pPr>
              <w:rPr>
                <w:rFonts w:cs="Times New Roman"/>
                <w:b/>
                <w:bCs/>
                <w:szCs w:val="24"/>
              </w:rPr>
            </w:pPr>
            <w:r w:rsidRPr="002248ED">
              <w:rPr>
                <w:rFonts w:cs="Times New Roman"/>
                <w:b/>
                <w:bCs/>
                <w:szCs w:val="24"/>
              </w:rPr>
              <w:t>9</w:t>
            </w:r>
          </w:p>
        </w:tc>
        <w:tc>
          <w:tcPr>
            <w:tcW w:w="1295" w:type="dxa"/>
          </w:tcPr>
          <w:p w14:paraId="17720CF2" w14:textId="7423F0F3" w:rsidR="00524C09" w:rsidRPr="002248ED" w:rsidRDefault="00524C09" w:rsidP="000E69C1">
            <w:pPr>
              <w:rPr>
                <w:rFonts w:cs="Times New Roman"/>
                <w:b/>
                <w:bCs/>
                <w:szCs w:val="24"/>
              </w:rPr>
            </w:pPr>
            <w:r w:rsidRPr="002248ED">
              <w:rPr>
                <w:rFonts w:cs="Times New Roman"/>
                <w:b/>
                <w:bCs/>
                <w:szCs w:val="24"/>
              </w:rPr>
              <w:t>0</w:t>
            </w:r>
          </w:p>
        </w:tc>
        <w:tc>
          <w:tcPr>
            <w:tcW w:w="1295" w:type="dxa"/>
          </w:tcPr>
          <w:p w14:paraId="0D675FE8" w14:textId="21DF8700"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1D6FF67" w14:textId="174AD40F" w:rsidR="00524C09" w:rsidRPr="002248ED" w:rsidRDefault="00524C09" w:rsidP="000E69C1">
            <w:pPr>
              <w:rPr>
                <w:rFonts w:cs="Times New Roman"/>
                <w:b/>
                <w:bCs/>
                <w:szCs w:val="24"/>
              </w:rPr>
            </w:pPr>
            <w:r w:rsidRPr="002248ED">
              <w:rPr>
                <w:rFonts w:cs="Times New Roman"/>
                <w:b/>
                <w:bCs/>
                <w:szCs w:val="24"/>
              </w:rPr>
              <w:t>_</w:t>
            </w:r>
          </w:p>
        </w:tc>
        <w:tc>
          <w:tcPr>
            <w:tcW w:w="1295" w:type="dxa"/>
          </w:tcPr>
          <w:p w14:paraId="4010EE21" w14:textId="2CB5FABF"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48C4E6A" w14:textId="5C614D2C" w:rsidR="00524C09" w:rsidRPr="002248ED" w:rsidRDefault="00524C09" w:rsidP="000E69C1">
            <w:pPr>
              <w:rPr>
                <w:rFonts w:cs="Times New Roman"/>
                <w:b/>
                <w:bCs/>
                <w:szCs w:val="24"/>
              </w:rPr>
            </w:pPr>
            <w:r w:rsidRPr="002248ED">
              <w:rPr>
                <w:rFonts w:cs="Times New Roman"/>
                <w:b/>
                <w:bCs/>
                <w:szCs w:val="24"/>
              </w:rPr>
              <w:t>=</w:t>
            </w:r>
          </w:p>
        </w:tc>
      </w:tr>
      <w:tr w:rsidR="00524C09" w:rsidRPr="002248ED" w14:paraId="67E15B74" w14:textId="77777777" w:rsidTr="000E69C1">
        <w:tc>
          <w:tcPr>
            <w:tcW w:w="1294" w:type="dxa"/>
          </w:tcPr>
          <w:p w14:paraId="72C97691" w14:textId="3A86256F" w:rsidR="00524C09" w:rsidRPr="002248ED" w:rsidRDefault="00582B25" w:rsidP="000E69C1">
            <w:pPr>
              <w:rPr>
                <w:rFonts w:cs="Times New Roman"/>
                <w:szCs w:val="24"/>
              </w:rPr>
            </w:pPr>
            <w:r w:rsidRPr="002248ED">
              <w:rPr>
                <w:rFonts w:cs="Times New Roman"/>
                <w:szCs w:val="24"/>
              </w:rPr>
              <w:t>0</w:t>
            </w:r>
          </w:p>
        </w:tc>
        <w:tc>
          <w:tcPr>
            <w:tcW w:w="1295" w:type="dxa"/>
          </w:tcPr>
          <w:p w14:paraId="35D69821" w14:textId="4756F6C1" w:rsidR="00524C09" w:rsidRPr="002248ED" w:rsidRDefault="00582B25" w:rsidP="000E69C1">
            <w:pP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0E69C1">
            <w:pPr>
              <w:rPr>
                <w:rFonts w:cs="Times New Roman"/>
                <w:szCs w:val="24"/>
              </w:rPr>
            </w:pPr>
            <w:r w:rsidRPr="002248ED">
              <w:rPr>
                <w:rFonts w:cs="Times New Roman"/>
                <w:szCs w:val="24"/>
              </w:rPr>
              <w:t>0</w:t>
            </w:r>
          </w:p>
        </w:tc>
        <w:tc>
          <w:tcPr>
            <w:tcW w:w="936" w:type="dxa"/>
          </w:tcPr>
          <w:p w14:paraId="30526F80" w14:textId="6DB7B6DA" w:rsidR="00524C09" w:rsidRPr="002248ED" w:rsidRDefault="00582B25" w:rsidP="000E69C1">
            <w:pPr>
              <w:rPr>
                <w:rFonts w:cs="Times New Roman"/>
                <w:szCs w:val="24"/>
              </w:rPr>
            </w:pPr>
            <w:r w:rsidRPr="002248ED">
              <w:rPr>
                <w:rFonts w:cs="Times New Roman"/>
                <w:szCs w:val="24"/>
              </w:rPr>
              <w:t>0</w:t>
            </w:r>
          </w:p>
        </w:tc>
        <w:tc>
          <w:tcPr>
            <w:tcW w:w="1295" w:type="dxa"/>
          </w:tcPr>
          <w:p w14:paraId="658C47DB" w14:textId="3BEEC773" w:rsidR="00524C09" w:rsidRPr="002248ED" w:rsidRDefault="00582B25" w:rsidP="000E69C1">
            <w:pPr>
              <w:rPr>
                <w:rFonts w:cs="Times New Roman"/>
                <w:szCs w:val="24"/>
              </w:rPr>
            </w:pPr>
            <w:r w:rsidRPr="002248ED">
              <w:rPr>
                <w:rFonts w:cs="Times New Roman"/>
                <w:szCs w:val="24"/>
              </w:rPr>
              <w:t>0</w:t>
            </w:r>
          </w:p>
        </w:tc>
        <w:tc>
          <w:tcPr>
            <w:tcW w:w="1295" w:type="dxa"/>
          </w:tcPr>
          <w:p w14:paraId="51AD8BE7" w14:textId="5266632A" w:rsidR="00524C09" w:rsidRPr="002248ED" w:rsidRDefault="00582B25" w:rsidP="000E69C1">
            <w:pPr>
              <w:rPr>
                <w:rFonts w:cs="Times New Roman"/>
                <w:szCs w:val="24"/>
              </w:rPr>
            </w:pPr>
            <w:r w:rsidRPr="002248ED">
              <w:rPr>
                <w:rFonts w:cs="Times New Roman"/>
                <w:szCs w:val="24"/>
              </w:rPr>
              <w:t>0</w:t>
            </w:r>
          </w:p>
        </w:tc>
        <w:tc>
          <w:tcPr>
            <w:tcW w:w="1295" w:type="dxa"/>
          </w:tcPr>
          <w:p w14:paraId="09DCF39D" w14:textId="3CF71AAC" w:rsidR="00524C09" w:rsidRPr="002248ED" w:rsidRDefault="00582B25" w:rsidP="000E69C1">
            <w:pPr>
              <w:rPr>
                <w:rFonts w:cs="Times New Roman"/>
                <w:szCs w:val="24"/>
              </w:rPr>
            </w:pPr>
            <w:r w:rsidRPr="002248ED">
              <w:rPr>
                <w:rFonts w:cs="Times New Roman"/>
                <w:szCs w:val="24"/>
              </w:rPr>
              <w:t>0</w:t>
            </w:r>
          </w:p>
        </w:tc>
        <w:tc>
          <w:tcPr>
            <w:tcW w:w="1295" w:type="dxa"/>
          </w:tcPr>
          <w:p w14:paraId="7C7A8794" w14:textId="6EC71F35" w:rsidR="00524C09" w:rsidRPr="002248ED" w:rsidRDefault="00582B25" w:rsidP="000E69C1">
            <w:pPr>
              <w:rPr>
                <w:rFonts w:cs="Times New Roman"/>
                <w:szCs w:val="24"/>
              </w:rPr>
            </w:pPr>
            <w:r w:rsidRPr="002248ED">
              <w:rPr>
                <w:rFonts w:cs="Times New Roman"/>
                <w:szCs w:val="24"/>
              </w:rPr>
              <w:t>0</w:t>
            </w:r>
          </w:p>
        </w:tc>
        <w:tc>
          <w:tcPr>
            <w:tcW w:w="1295" w:type="dxa"/>
          </w:tcPr>
          <w:p w14:paraId="03B025CA" w14:textId="68053594" w:rsidR="00524C09" w:rsidRPr="002248ED" w:rsidRDefault="00582B25" w:rsidP="000E69C1">
            <w:pPr>
              <w:rPr>
                <w:rFonts w:cs="Times New Roman"/>
                <w:szCs w:val="24"/>
              </w:rPr>
            </w:pPr>
            <w:r w:rsidRPr="002248ED">
              <w:rPr>
                <w:rFonts w:cs="Times New Roman"/>
                <w:szCs w:val="24"/>
              </w:rPr>
              <w:t>0</w:t>
            </w:r>
          </w:p>
        </w:tc>
        <w:tc>
          <w:tcPr>
            <w:tcW w:w="1295" w:type="dxa"/>
          </w:tcPr>
          <w:p w14:paraId="17A674F3" w14:textId="2AE55C63" w:rsidR="00524C09" w:rsidRPr="002248ED" w:rsidRDefault="00582B25" w:rsidP="000E69C1">
            <w:pPr>
              <w:rPr>
                <w:rFonts w:cs="Times New Roman"/>
                <w:szCs w:val="24"/>
              </w:rPr>
            </w:pPr>
            <w:r w:rsidRPr="002248ED">
              <w:rPr>
                <w:rFonts w:cs="Times New Roman"/>
                <w:szCs w:val="24"/>
              </w:rPr>
              <w:t>0</w:t>
            </w:r>
          </w:p>
        </w:tc>
      </w:tr>
      <w:tr w:rsidR="00524C09" w:rsidRPr="002248ED" w14:paraId="587C81F5" w14:textId="77777777" w:rsidTr="000E69C1">
        <w:tc>
          <w:tcPr>
            <w:tcW w:w="1294" w:type="dxa"/>
          </w:tcPr>
          <w:p w14:paraId="04808759" w14:textId="1BDA7E62"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1D526A4" w14:textId="282F3092" w:rsidR="00524C09" w:rsidRPr="002248ED" w:rsidRDefault="00524C09" w:rsidP="000E69C1">
            <w:pP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0E69C1">
            <w:pPr>
              <w:rPr>
                <w:rFonts w:cs="Times New Roman"/>
                <w:b/>
                <w:bCs/>
                <w:szCs w:val="24"/>
              </w:rPr>
            </w:pPr>
            <w:r w:rsidRPr="002248ED">
              <w:rPr>
                <w:rFonts w:cs="Times New Roman"/>
                <w:b/>
                <w:bCs/>
                <w:szCs w:val="24"/>
              </w:rPr>
              <w:t>}</w:t>
            </w:r>
          </w:p>
        </w:tc>
        <w:tc>
          <w:tcPr>
            <w:tcW w:w="936" w:type="dxa"/>
          </w:tcPr>
          <w:p w14:paraId="7D662860" w14:textId="519CEEA4"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327EBFA" w14:textId="0C7BFD45"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D94AE76" w14:textId="0BB004EE"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0BF5BA24" w14:textId="7AB9CF29"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CF29F50" w14:textId="454D5AA5"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2D6AEA8" w14:textId="30DC9A57"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70F740C4" w14:textId="751B7631" w:rsidR="00524C09" w:rsidRPr="002248ED" w:rsidRDefault="00524C09" w:rsidP="000E69C1">
            <w:pPr>
              <w:rPr>
                <w:rFonts w:cs="Times New Roman"/>
                <w:b/>
                <w:bCs/>
                <w:szCs w:val="24"/>
              </w:rPr>
            </w:pPr>
            <w:r w:rsidRPr="002248ED">
              <w:rPr>
                <w:rFonts w:cs="Times New Roman"/>
                <w:b/>
                <w:bCs/>
                <w:szCs w:val="24"/>
              </w:rPr>
              <w:t>“</w:t>
            </w:r>
          </w:p>
        </w:tc>
      </w:tr>
      <w:tr w:rsidR="00524C09" w:rsidRPr="002248ED" w14:paraId="6C6824DA" w14:textId="77777777" w:rsidTr="000E69C1">
        <w:tc>
          <w:tcPr>
            <w:tcW w:w="1294" w:type="dxa"/>
          </w:tcPr>
          <w:p w14:paraId="0A15FEA9" w14:textId="3C1611D7" w:rsidR="00524C09" w:rsidRPr="002248ED" w:rsidRDefault="00582B25" w:rsidP="000E69C1">
            <w:pPr>
              <w:rPr>
                <w:rFonts w:cs="Times New Roman"/>
                <w:szCs w:val="24"/>
              </w:rPr>
            </w:pPr>
            <w:r w:rsidRPr="002248ED">
              <w:rPr>
                <w:rFonts w:cs="Times New Roman"/>
                <w:szCs w:val="24"/>
              </w:rPr>
              <w:lastRenderedPageBreak/>
              <w:t>0</w:t>
            </w:r>
          </w:p>
        </w:tc>
        <w:tc>
          <w:tcPr>
            <w:tcW w:w="1295" w:type="dxa"/>
          </w:tcPr>
          <w:p w14:paraId="08D74A2D" w14:textId="35B730B6" w:rsidR="00524C09" w:rsidRPr="002248ED" w:rsidRDefault="00582B25" w:rsidP="000E69C1">
            <w:pP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0E69C1">
            <w:pPr>
              <w:rPr>
                <w:rFonts w:cs="Times New Roman"/>
                <w:szCs w:val="24"/>
              </w:rPr>
            </w:pPr>
            <w:r w:rsidRPr="002248ED">
              <w:rPr>
                <w:rFonts w:cs="Times New Roman"/>
                <w:szCs w:val="24"/>
              </w:rPr>
              <w:t>0</w:t>
            </w:r>
          </w:p>
        </w:tc>
        <w:tc>
          <w:tcPr>
            <w:tcW w:w="936" w:type="dxa"/>
          </w:tcPr>
          <w:p w14:paraId="6E1AA6E6" w14:textId="24790BA8" w:rsidR="00524C09" w:rsidRPr="002248ED" w:rsidRDefault="00582B25" w:rsidP="000E69C1">
            <w:pPr>
              <w:rPr>
                <w:rFonts w:cs="Times New Roman"/>
                <w:szCs w:val="24"/>
              </w:rPr>
            </w:pPr>
            <w:r w:rsidRPr="002248ED">
              <w:rPr>
                <w:rFonts w:cs="Times New Roman"/>
                <w:szCs w:val="24"/>
              </w:rPr>
              <w:t>0</w:t>
            </w:r>
          </w:p>
        </w:tc>
        <w:tc>
          <w:tcPr>
            <w:tcW w:w="1295" w:type="dxa"/>
          </w:tcPr>
          <w:p w14:paraId="0F81ACA9" w14:textId="52C0FFCD" w:rsidR="00524C09" w:rsidRPr="002248ED" w:rsidRDefault="00582B25" w:rsidP="000E69C1">
            <w:pPr>
              <w:rPr>
                <w:rFonts w:cs="Times New Roman"/>
                <w:szCs w:val="24"/>
              </w:rPr>
            </w:pPr>
            <w:r w:rsidRPr="002248ED">
              <w:rPr>
                <w:rFonts w:cs="Times New Roman"/>
                <w:szCs w:val="24"/>
              </w:rPr>
              <w:t>0</w:t>
            </w:r>
          </w:p>
        </w:tc>
        <w:tc>
          <w:tcPr>
            <w:tcW w:w="1295" w:type="dxa"/>
          </w:tcPr>
          <w:p w14:paraId="7CC98078" w14:textId="51223829" w:rsidR="00524C09" w:rsidRPr="002248ED" w:rsidRDefault="00582B25" w:rsidP="000E69C1">
            <w:pPr>
              <w:rPr>
                <w:rFonts w:cs="Times New Roman"/>
                <w:szCs w:val="24"/>
              </w:rPr>
            </w:pPr>
            <w:r w:rsidRPr="002248ED">
              <w:rPr>
                <w:rFonts w:cs="Times New Roman"/>
                <w:szCs w:val="24"/>
              </w:rPr>
              <w:t>0</w:t>
            </w:r>
          </w:p>
        </w:tc>
        <w:tc>
          <w:tcPr>
            <w:tcW w:w="1295" w:type="dxa"/>
          </w:tcPr>
          <w:p w14:paraId="59527AD2" w14:textId="28D14AD2" w:rsidR="00524C09" w:rsidRPr="002248ED" w:rsidRDefault="00582B25" w:rsidP="000E69C1">
            <w:pPr>
              <w:rPr>
                <w:rFonts w:cs="Times New Roman"/>
                <w:szCs w:val="24"/>
              </w:rPr>
            </w:pPr>
            <w:r w:rsidRPr="002248ED">
              <w:rPr>
                <w:rFonts w:cs="Times New Roman"/>
                <w:szCs w:val="24"/>
              </w:rPr>
              <w:t>0</w:t>
            </w:r>
          </w:p>
        </w:tc>
        <w:tc>
          <w:tcPr>
            <w:tcW w:w="1295" w:type="dxa"/>
          </w:tcPr>
          <w:p w14:paraId="4C3EB49D" w14:textId="00303089" w:rsidR="00524C09" w:rsidRPr="002248ED" w:rsidRDefault="00582B25" w:rsidP="000E69C1">
            <w:pPr>
              <w:rPr>
                <w:rFonts w:cs="Times New Roman"/>
                <w:szCs w:val="24"/>
              </w:rPr>
            </w:pPr>
            <w:r w:rsidRPr="002248ED">
              <w:rPr>
                <w:rFonts w:cs="Times New Roman"/>
                <w:szCs w:val="24"/>
              </w:rPr>
              <w:t>0</w:t>
            </w:r>
          </w:p>
        </w:tc>
        <w:tc>
          <w:tcPr>
            <w:tcW w:w="1295" w:type="dxa"/>
          </w:tcPr>
          <w:p w14:paraId="1CA3BB36" w14:textId="53C2ADDE" w:rsidR="00524C09" w:rsidRPr="002248ED" w:rsidRDefault="00582B25" w:rsidP="000E69C1">
            <w:pPr>
              <w:rPr>
                <w:rFonts w:cs="Times New Roman"/>
                <w:szCs w:val="24"/>
              </w:rPr>
            </w:pPr>
            <w:r w:rsidRPr="002248ED">
              <w:rPr>
                <w:rFonts w:cs="Times New Roman"/>
                <w:szCs w:val="24"/>
              </w:rPr>
              <w:t>0</w:t>
            </w:r>
          </w:p>
        </w:tc>
        <w:tc>
          <w:tcPr>
            <w:tcW w:w="1295" w:type="dxa"/>
          </w:tcPr>
          <w:p w14:paraId="5051C7BB" w14:textId="6E94FD08" w:rsidR="00524C09" w:rsidRPr="002248ED" w:rsidRDefault="00582B25" w:rsidP="000E69C1">
            <w:pPr>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0E69C1">
            <w:pP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0E69C1">
            <w:pP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0E69C1">
            <w:pP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0E69C1">
            <w:pP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0E69C1">
            <w:pP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0E69C1">
            <w:pPr>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0E69C1">
            <w:pP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0E69C1">
            <w:pPr>
              <w:rPr>
                <w:rFonts w:cs="Times New Roman"/>
                <w:szCs w:val="24"/>
              </w:rPr>
            </w:pPr>
            <w:r w:rsidRPr="002248ED">
              <w:rPr>
                <w:rFonts w:cs="Times New Roman"/>
                <w:szCs w:val="24"/>
              </w:rPr>
              <w:t>0</w:t>
            </w:r>
          </w:p>
        </w:tc>
        <w:tc>
          <w:tcPr>
            <w:tcW w:w="936" w:type="dxa"/>
          </w:tcPr>
          <w:p w14:paraId="2CE33B84" w14:textId="0F9A3C8B" w:rsidR="00524C09" w:rsidRPr="002248ED" w:rsidRDefault="00582B25" w:rsidP="000E69C1">
            <w:pPr>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0E69C1">
            <w:pPr>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0E69C1">
            <w:pPr>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0E69C1">
            <w:pPr>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0E69C1">
            <w:pPr>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0E69C1">
            <w:pPr>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0E69C1">
            <w:pPr>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0E69C1">
            <w:pP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0E69C1">
            <w:pP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0E69C1">
            <w:pP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0E69C1">
            <w:pP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0E69C1">
            <w:pP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0E69C1">
            <w:pP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0E69C1">
            <w:pPr>
              <w:rPr>
                <w:rFonts w:cs="Times New Roman"/>
                <w:b/>
                <w:bCs/>
                <w:szCs w:val="24"/>
              </w:rPr>
            </w:pPr>
            <w:proofErr w:type="spellStart"/>
            <w:r w:rsidRPr="002248ED">
              <w:rPr>
                <w:rFonts w:cs="Times New Roman"/>
                <w:b/>
                <w:bCs/>
                <w:szCs w:val="24"/>
              </w:rPr>
              <w:t>unk</w:t>
            </w:r>
            <w:proofErr w:type="spellEnd"/>
          </w:p>
        </w:tc>
        <w:tc>
          <w:tcPr>
            <w:tcW w:w="1295" w:type="dxa"/>
          </w:tcPr>
          <w:p w14:paraId="3DC605B7" w14:textId="77777777" w:rsidR="00524C09" w:rsidRPr="002248ED" w:rsidRDefault="00524C09" w:rsidP="000E69C1">
            <w:pPr>
              <w:rPr>
                <w:rFonts w:cs="Times New Roman"/>
                <w:szCs w:val="24"/>
              </w:rPr>
            </w:pPr>
          </w:p>
        </w:tc>
        <w:tc>
          <w:tcPr>
            <w:tcW w:w="1295" w:type="dxa"/>
          </w:tcPr>
          <w:p w14:paraId="70D60988" w14:textId="77777777" w:rsidR="00524C09" w:rsidRPr="002248ED" w:rsidRDefault="00524C09" w:rsidP="000E69C1">
            <w:pPr>
              <w:rPr>
                <w:rFonts w:cs="Times New Roman"/>
                <w:szCs w:val="24"/>
              </w:rPr>
            </w:pPr>
          </w:p>
        </w:tc>
        <w:tc>
          <w:tcPr>
            <w:tcW w:w="1295" w:type="dxa"/>
          </w:tcPr>
          <w:p w14:paraId="5E388E41" w14:textId="77777777" w:rsidR="00524C09" w:rsidRPr="002248ED" w:rsidRDefault="00524C09" w:rsidP="000E69C1">
            <w:pP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0E69C1">
            <w:pPr>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0E69C1">
            <w:pP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0E69C1">
            <w:pPr>
              <w:rPr>
                <w:rFonts w:cs="Times New Roman"/>
                <w:szCs w:val="24"/>
              </w:rPr>
            </w:pPr>
            <w:r w:rsidRPr="002248ED">
              <w:rPr>
                <w:rFonts w:cs="Times New Roman"/>
                <w:szCs w:val="24"/>
              </w:rPr>
              <w:t>0</w:t>
            </w:r>
          </w:p>
        </w:tc>
        <w:tc>
          <w:tcPr>
            <w:tcW w:w="936" w:type="dxa"/>
          </w:tcPr>
          <w:p w14:paraId="64124F38" w14:textId="660C9BFE" w:rsidR="00524C09" w:rsidRPr="002248ED" w:rsidRDefault="00582B25" w:rsidP="000E69C1">
            <w:pPr>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0E69C1">
            <w:pPr>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0E69C1">
            <w:pPr>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0E69C1">
            <w:pPr>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1A6E8189" w:rsidR="006D1180" w:rsidRPr="002248ED" w:rsidRDefault="006D1180" w:rsidP="00B45F99">
      <w:pPr>
        <w:pStyle w:val="Caption"/>
        <w:keepNext/>
        <w:jc w:val="center"/>
        <w:rPr>
          <w:rFonts w:cs="Times New Roman"/>
          <w:sz w:val="24"/>
          <w:szCs w:val="24"/>
        </w:rPr>
      </w:pPr>
      <w:bookmarkStart w:id="159" w:name="_Ref35357782"/>
      <w:bookmarkStart w:id="160" w:name="_Ref32772875"/>
      <w:bookmarkStart w:id="161"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12</w:t>
      </w:r>
      <w:r w:rsidR="00AB11E8" w:rsidRPr="002248ED">
        <w:rPr>
          <w:rFonts w:cs="Times New Roman"/>
          <w:noProof/>
          <w:sz w:val="24"/>
          <w:szCs w:val="24"/>
        </w:rPr>
        <w:fldChar w:fldCharType="end"/>
      </w:r>
      <w:bookmarkEnd w:id="159"/>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60"/>
      <w:bookmarkEnd w:id="161"/>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62" w:name="_Ref32599906"/>
    </w:p>
    <w:bookmarkEnd w:id="162"/>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63"/>
      <w:r w:rsidRPr="002248ED">
        <w:rPr>
          <w:rFonts w:cs="Times New Roman"/>
          <w:szCs w:val="24"/>
        </w:rPr>
        <w:t xml:space="preserve">hope to both mitigate </w:t>
      </w:r>
      <w:commentRangeEnd w:id="163"/>
      <w:r w:rsidR="009A117A">
        <w:rPr>
          <w:rStyle w:val="CommentReference"/>
        </w:rPr>
        <w:commentReference w:id="163"/>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64" w:name="_Ref33017647"/>
      <w:commentRangeStart w:id="165"/>
      <w:r w:rsidRPr="002248ED">
        <w:t>External Validity</w:t>
      </w:r>
      <w:bookmarkEnd w:id="164"/>
      <w:commentRangeEnd w:id="165"/>
      <w:r w:rsidR="00B94844">
        <w:rPr>
          <w:rStyle w:val="CommentReference"/>
          <w:rFonts w:eastAsiaTheme="minorHAnsi" w:cstheme="minorBidi"/>
          <w:b w:val="0"/>
          <w:bCs w:val="0"/>
          <w:color w:val="auto"/>
        </w:rPr>
        <w:commentReference w:id="165"/>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66" w:name="_Ref33018411"/>
      <w:r w:rsidRPr="002248ED">
        <w:t>Internal Validity</w:t>
      </w:r>
      <w:bookmarkEnd w:id="166"/>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028A6B3D"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953061">
        <w:rPr>
          <w:rFonts w:cs="Times New Roman"/>
          <w:noProof/>
          <w:sz w:val="24"/>
          <w:szCs w:val="24"/>
        </w:rPr>
        <w:t>5</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1340B6A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953061">
        <w:rPr>
          <w:rFonts w:cs="Times New Roman"/>
          <w:noProof/>
          <w:sz w:val="24"/>
          <w:szCs w:val="24"/>
        </w:rPr>
        <w:t>6</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67" w:name="_Ref33719271"/>
    </w:p>
    <w:bookmarkEnd w:id="167"/>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68" w:name="_Ref33719289"/>
    </w:p>
    <w:bookmarkEnd w:id="168"/>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029609BC" w14:textId="77777777" w:rsidR="00F05240" w:rsidRDefault="00254445">
      <w:pPr>
        <w:pStyle w:val="Bibliography"/>
        <w:rPr>
          <w:ins w:id="169" w:author="blake grills" w:date="2020-03-23T15:22:00Z"/>
          <w:rFonts w:cs="Times New Roman"/>
          <w:szCs w:val="24"/>
        </w:rPr>
        <w:pPrChange w:id="170" w:author="blake grills" w:date="2020-03-23T15:22: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7C4EAF">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83VFIH97"],["http://zotero.org/users/local/B8a741ni/items/JQXUJA5U"],["http://zotero.org/users/local/B8a741ni/items/8SAPXZBR"],["http://zotero.org/users/local/B8a741ni/items/RQHU6TA3"],["http://zotero.org/users/local/B8a741ni/items/QHLLKMN5"],["http://zotero.org/users/local/B8a741ni/items/5C9N2PFB"],["http://zotero.org/users/local/B8a741ni/items/4RK64L74"],["http://zotero.org/users/local/B8a741ni/items/GJ52U9V5"],["http://zotero.org/users/local/B8a741ni/items/EKDXN53I"],["http://zotero.org/users/local/B8a741ni/items/3H9VYVUL"],["http://zotero.org/users/local/B8a741ni/items/DTU3PTV8"],["http://zotero.org/users/local/B8a741ni/items/PFNX9RAL"],["http://zotero.org/users/local/B8a741ni/items/CDBBSA9H"],["http://zotero.org/users/local/B8a741ni/items/6VJ4EZH3"],["http://zotero.org/users/local/B8a741ni/items/DA9ZKUG5"],["http://zotero.org/users/local/B8a741ni/items/DK4A6QPR"],["http://zotero.org/users/local/B8a741ni/items/HFL2CZMC"],["http://zotero.org/users/local/B8a741ni/items/KNXAQ9F6"],["http://zotero.org/users/local/B8a741ni/items/3MUBU2QE"],["http://zotero.org/users/local/B8a741ni/items/MYH3UNPV"],["http://zotero.org/users/local/B8a741ni/items/S7C32IQZ"],["http://zotero.org/users/local/B8a741ni/items/8V4MFAMM"],["http://zotero.org/users/local/B8a741ni/items/YARAAP9X"],["http://zotero.org/users/local/B8a741ni/items/8W6QIR6B"],["http://zotero.org/users/local/B8a741ni/items/GBPF2T4T"],["http://zotero.org/users/local/B8a741ni/items/ESGFNQMS"],["http://zotero.org/users/local/B8a741ni/items/96R5K5CW"],["http://zotero.org/users/local/B8a741ni/items/YVBGUF5A"],["http://zotero.org/users/local/B8a741ni/items/6ACCMQIR"],["http://zotero.org/users/local/B8a741ni/items/HVVEA7QG"],["http://zotero.org/users/local/B8a741ni/items/EW6FYFUW"],["http://zotero.org/users/local/B8a741ni/items/7EIWCLNU"]],"omitted":[],"custom":[]} CSL_BIBLIOGRAPHY </w:instrText>
      </w:r>
      <w:r>
        <w:rPr>
          <w:rFonts w:asciiTheme="minorHAnsi" w:hAnsiTheme="minorHAnsi"/>
          <w:sz w:val="22"/>
        </w:rPr>
        <w:fldChar w:fldCharType="separate"/>
      </w:r>
      <w:ins w:id="171" w:author="blake grills" w:date="2020-03-23T15:22:00Z">
        <w:r w:rsidR="00F05240">
          <w:rPr>
            <w:rFonts w:cs="Times New Roman"/>
            <w:smallCaps/>
            <w:szCs w:val="24"/>
          </w:rPr>
          <w:t>Abdalkareem, R., Shihab, E., and Rilling, J.</w:t>
        </w:r>
        <w:r w:rsidR="00F05240">
          <w:rPr>
            <w:rFonts w:cs="Times New Roman"/>
            <w:szCs w:val="24"/>
          </w:rPr>
          <w:t xml:space="preserve"> 2017. On code reuse from StackOverflow: An exploratory study on Android apps. </w:t>
        </w:r>
        <w:r w:rsidR="00F05240">
          <w:rPr>
            <w:rFonts w:cs="Times New Roman"/>
            <w:i/>
            <w:iCs/>
            <w:szCs w:val="24"/>
          </w:rPr>
          <w:t>Information and Software Technology</w:t>
        </w:r>
        <w:r w:rsidR="00F05240">
          <w:rPr>
            <w:rFonts w:cs="Times New Roman"/>
            <w:szCs w:val="24"/>
          </w:rPr>
          <w:t xml:space="preserve"> </w:t>
        </w:r>
        <w:r w:rsidR="00F05240">
          <w:rPr>
            <w:rFonts w:cs="Times New Roman"/>
            <w:i/>
            <w:iCs/>
            <w:szCs w:val="24"/>
          </w:rPr>
          <w:t>88</w:t>
        </w:r>
        <w:r w:rsidR="00F05240">
          <w:rPr>
            <w:rFonts w:cs="Times New Roman"/>
            <w:szCs w:val="24"/>
          </w:rPr>
          <w:t>, 148–158.</w:t>
        </w:r>
      </w:ins>
    </w:p>
    <w:p w14:paraId="51002213" w14:textId="77777777" w:rsidR="00F05240" w:rsidRDefault="00F05240">
      <w:pPr>
        <w:pStyle w:val="Bibliography"/>
        <w:rPr>
          <w:ins w:id="172" w:author="blake grills" w:date="2020-03-23T15:22:00Z"/>
          <w:rFonts w:cs="Times New Roman"/>
          <w:szCs w:val="24"/>
        </w:rPr>
        <w:pPrChange w:id="173" w:author="blake grills" w:date="2020-03-23T15:22:00Z">
          <w:pPr>
            <w:widowControl w:val="0"/>
            <w:autoSpaceDE w:val="0"/>
            <w:autoSpaceDN w:val="0"/>
            <w:adjustRightInd w:val="0"/>
            <w:spacing w:after="0" w:line="240" w:lineRule="auto"/>
          </w:pPr>
        </w:pPrChange>
      </w:pPr>
      <w:ins w:id="174" w:author="blake grills" w:date="2020-03-23T15:22:00Z">
        <w:r>
          <w:rPr>
            <w:rFonts w:cs="Times New Roman"/>
            <w:smallCaps/>
            <w:szCs w:val="24"/>
          </w:rPr>
          <w:t>Abid, N.</w:t>
        </w:r>
        <w:r>
          <w:rPr>
            <w:rFonts w:cs="Times New Roman"/>
            <w:szCs w:val="24"/>
          </w:rPr>
          <w:t xml:space="preserve"> degree of Doctor of Philosophy. 195.</w:t>
        </w:r>
      </w:ins>
    </w:p>
    <w:p w14:paraId="0D281643" w14:textId="77777777" w:rsidR="00F05240" w:rsidRDefault="00F05240">
      <w:pPr>
        <w:pStyle w:val="Bibliography"/>
        <w:rPr>
          <w:ins w:id="175" w:author="blake grills" w:date="2020-03-23T15:22:00Z"/>
          <w:rFonts w:cs="Times New Roman"/>
          <w:szCs w:val="24"/>
        </w:rPr>
        <w:pPrChange w:id="176" w:author="blake grills" w:date="2020-03-23T15:22:00Z">
          <w:pPr>
            <w:widowControl w:val="0"/>
            <w:autoSpaceDE w:val="0"/>
            <w:autoSpaceDN w:val="0"/>
            <w:adjustRightInd w:val="0"/>
            <w:spacing w:after="0" w:line="240" w:lineRule="auto"/>
          </w:pPr>
        </w:pPrChange>
      </w:pPr>
      <w:ins w:id="177" w:author="blake grills" w:date="2020-03-23T15:22:00Z">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ins>
    </w:p>
    <w:p w14:paraId="55EACD46" w14:textId="77777777" w:rsidR="00F05240" w:rsidRDefault="00F05240">
      <w:pPr>
        <w:pStyle w:val="Bibliography"/>
        <w:rPr>
          <w:ins w:id="178" w:author="blake grills" w:date="2020-03-23T15:22:00Z"/>
          <w:rFonts w:cs="Times New Roman"/>
          <w:szCs w:val="24"/>
        </w:rPr>
        <w:pPrChange w:id="179" w:author="blake grills" w:date="2020-03-23T15:22:00Z">
          <w:pPr>
            <w:widowControl w:val="0"/>
            <w:autoSpaceDE w:val="0"/>
            <w:autoSpaceDN w:val="0"/>
            <w:adjustRightInd w:val="0"/>
            <w:spacing w:after="0" w:line="240" w:lineRule="auto"/>
          </w:pPr>
        </w:pPrChange>
      </w:pPr>
      <w:ins w:id="180" w:author="blake grills" w:date="2020-03-23T15:22:00Z">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ins>
    </w:p>
    <w:p w14:paraId="2BD1D477" w14:textId="77777777" w:rsidR="00F05240" w:rsidRDefault="00F05240">
      <w:pPr>
        <w:pStyle w:val="Bibliography"/>
        <w:rPr>
          <w:ins w:id="181" w:author="blake grills" w:date="2020-03-23T15:22:00Z"/>
          <w:rFonts w:cs="Times New Roman"/>
          <w:szCs w:val="24"/>
        </w:rPr>
        <w:pPrChange w:id="182" w:author="blake grills" w:date="2020-03-23T15:22:00Z">
          <w:pPr>
            <w:widowControl w:val="0"/>
            <w:autoSpaceDE w:val="0"/>
            <w:autoSpaceDN w:val="0"/>
            <w:adjustRightInd w:val="0"/>
            <w:spacing w:after="0" w:line="240" w:lineRule="auto"/>
          </w:pPr>
        </w:pPrChange>
      </w:pPr>
      <w:ins w:id="183" w:author="blake grills" w:date="2020-03-23T15:22:00Z">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ins>
    </w:p>
    <w:p w14:paraId="2BD0B17F" w14:textId="77777777" w:rsidR="00F05240" w:rsidRDefault="00F05240">
      <w:pPr>
        <w:pStyle w:val="Bibliography"/>
        <w:rPr>
          <w:ins w:id="184" w:author="blake grills" w:date="2020-03-23T15:22:00Z"/>
          <w:rFonts w:cs="Times New Roman"/>
          <w:szCs w:val="24"/>
        </w:rPr>
        <w:pPrChange w:id="185" w:author="blake grills" w:date="2020-03-23T15:22:00Z">
          <w:pPr>
            <w:widowControl w:val="0"/>
            <w:autoSpaceDE w:val="0"/>
            <w:autoSpaceDN w:val="0"/>
            <w:adjustRightInd w:val="0"/>
            <w:spacing w:after="0" w:line="240" w:lineRule="auto"/>
          </w:pPr>
        </w:pPrChange>
      </w:pPr>
      <w:ins w:id="186" w:author="blake grills" w:date="2020-03-23T15:22:00Z">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ins>
    </w:p>
    <w:p w14:paraId="00362DEE" w14:textId="77777777" w:rsidR="00F05240" w:rsidRDefault="00F05240">
      <w:pPr>
        <w:pStyle w:val="Bibliography"/>
        <w:rPr>
          <w:ins w:id="187" w:author="blake grills" w:date="2020-03-23T15:22:00Z"/>
          <w:rFonts w:cs="Times New Roman"/>
          <w:szCs w:val="24"/>
        </w:rPr>
        <w:pPrChange w:id="188" w:author="blake grills" w:date="2020-03-23T15:22:00Z">
          <w:pPr>
            <w:widowControl w:val="0"/>
            <w:autoSpaceDE w:val="0"/>
            <w:autoSpaceDN w:val="0"/>
            <w:adjustRightInd w:val="0"/>
            <w:spacing w:after="0" w:line="240" w:lineRule="auto"/>
          </w:pPr>
        </w:pPrChange>
      </w:pPr>
      <w:ins w:id="189" w:author="blake grills" w:date="2020-03-23T15:22:00Z">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ins>
    </w:p>
    <w:p w14:paraId="398CC04E" w14:textId="77777777" w:rsidR="00F05240" w:rsidRDefault="00F05240">
      <w:pPr>
        <w:pStyle w:val="Bibliography"/>
        <w:rPr>
          <w:ins w:id="190" w:author="blake grills" w:date="2020-03-23T15:22:00Z"/>
          <w:rFonts w:cs="Times New Roman"/>
          <w:szCs w:val="24"/>
        </w:rPr>
        <w:pPrChange w:id="191" w:author="blake grills" w:date="2020-03-23T15:22:00Z">
          <w:pPr>
            <w:widowControl w:val="0"/>
            <w:autoSpaceDE w:val="0"/>
            <w:autoSpaceDN w:val="0"/>
            <w:adjustRightInd w:val="0"/>
            <w:spacing w:after="0" w:line="240" w:lineRule="auto"/>
          </w:pPr>
        </w:pPrChange>
      </w:pPr>
      <w:ins w:id="192" w:author="blake grills" w:date="2020-03-23T15:22:00Z">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ins>
    </w:p>
    <w:p w14:paraId="67BA36B1" w14:textId="77777777" w:rsidR="00F05240" w:rsidRDefault="00F05240">
      <w:pPr>
        <w:pStyle w:val="Bibliography"/>
        <w:rPr>
          <w:ins w:id="193" w:author="blake grills" w:date="2020-03-23T15:22:00Z"/>
          <w:rFonts w:cs="Times New Roman"/>
          <w:szCs w:val="24"/>
        </w:rPr>
        <w:pPrChange w:id="194" w:author="blake grills" w:date="2020-03-23T15:22:00Z">
          <w:pPr>
            <w:widowControl w:val="0"/>
            <w:autoSpaceDE w:val="0"/>
            <w:autoSpaceDN w:val="0"/>
            <w:adjustRightInd w:val="0"/>
            <w:spacing w:after="0" w:line="240" w:lineRule="auto"/>
          </w:pPr>
        </w:pPrChange>
      </w:pPr>
      <w:ins w:id="195" w:author="blake grills" w:date="2020-03-23T15:22:00Z">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ins>
    </w:p>
    <w:p w14:paraId="6DD12207" w14:textId="77777777" w:rsidR="00F05240" w:rsidRDefault="00F05240">
      <w:pPr>
        <w:pStyle w:val="Bibliography"/>
        <w:rPr>
          <w:ins w:id="196" w:author="blake grills" w:date="2020-03-23T15:22:00Z"/>
          <w:rFonts w:cs="Times New Roman"/>
          <w:szCs w:val="24"/>
        </w:rPr>
        <w:pPrChange w:id="197" w:author="blake grills" w:date="2020-03-23T15:22:00Z">
          <w:pPr>
            <w:widowControl w:val="0"/>
            <w:autoSpaceDE w:val="0"/>
            <w:autoSpaceDN w:val="0"/>
            <w:adjustRightInd w:val="0"/>
            <w:spacing w:after="0" w:line="240" w:lineRule="auto"/>
          </w:pPr>
        </w:pPrChange>
      </w:pPr>
      <w:ins w:id="198" w:author="blake grills" w:date="2020-03-23T15:22:00Z">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ins>
    </w:p>
    <w:p w14:paraId="0B135ECE" w14:textId="77777777" w:rsidR="00F05240" w:rsidRDefault="00F05240">
      <w:pPr>
        <w:pStyle w:val="Bibliography"/>
        <w:rPr>
          <w:ins w:id="199" w:author="blake grills" w:date="2020-03-23T15:22:00Z"/>
          <w:rFonts w:cs="Times New Roman"/>
          <w:szCs w:val="24"/>
        </w:rPr>
        <w:pPrChange w:id="200" w:author="blake grills" w:date="2020-03-23T15:22:00Z">
          <w:pPr>
            <w:widowControl w:val="0"/>
            <w:autoSpaceDE w:val="0"/>
            <w:autoSpaceDN w:val="0"/>
            <w:adjustRightInd w:val="0"/>
            <w:spacing w:after="0" w:line="240" w:lineRule="auto"/>
          </w:pPr>
        </w:pPrChange>
      </w:pPr>
      <w:ins w:id="201" w:author="blake grills" w:date="2020-03-23T15:22:00Z">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ins>
    </w:p>
    <w:p w14:paraId="0128CCD9" w14:textId="77777777" w:rsidR="00F05240" w:rsidRDefault="00F05240">
      <w:pPr>
        <w:pStyle w:val="Bibliography"/>
        <w:rPr>
          <w:ins w:id="202" w:author="blake grills" w:date="2020-03-23T15:22:00Z"/>
          <w:rFonts w:cs="Times New Roman"/>
          <w:szCs w:val="24"/>
        </w:rPr>
        <w:pPrChange w:id="203" w:author="blake grills" w:date="2020-03-23T15:22:00Z">
          <w:pPr>
            <w:widowControl w:val="0"/>
            <w:autoSpaceDE w:val="0"/>
            <w:autoSpaceDN w:val="0"/>
            <w:adjustRightInd w:val="0"/>
            <w:spacing w:after="0" w:line="240" w:lineRule="auto"/>
          </w:pPr>
        </w:pPrChange>
      </w:pPr>
      <w:ins w:id="204" w:author="blake grills" w:date="2020-03-23T15:22:00Z">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ins>
    </w:p>
    <w:p w14:paraId="1547434D" w14:textId="77777777" w:rsidR="00F05240" w:rsidRDefault="00F05240">
      <w:pPr>
        <w:pStyle w:val="Bibliography"/>
        <w:rPr>
          <w:ins w:id="205" w:author="blake grills" w:date="2020-03-23T15:22:00Z"/>
          <w:rFonts w:cs="Times New Roman"/>
          <w:szCs w:val="24"/>
        </w:rPr>
        <w:pPrChange w:id="206" w:author="blake grills" w:date="2020-03-23T15:22:00Z">
          <w:pPr>
            <w:widowControl w:val="0"/>
            <w:autoSpaceDE w:val="0"/>
            <w:autoSpaceDN w:val="0"/>
            <w:adjustRightInd w:val="0"/>
            <w:spacing w:after="0" w:line="240" w:lineRule="auto"/>
          </w:pPr>
        </w:pPrChange>
      </w:pPr>
      <w:ins w:id="207" w:author="blake grills" w:date="2020-03-23T15:22:00Z">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ins>
    </w:p>
    <w:p w14:paraId="69EDA9BA" w14:textId="77777777" w:rsidR="00F05240" w:rsidRDefault="00F05240">
      <w:pPr>
        <w:pStyle w:val="Bibliography"/>
        <w:rPr>
          <w:ins w:id="208" w:author="blake grills" w:date="2020-03-23T15:22:00Z"/>
          <w:rFonts w:cs="Times New Roman"/>
          <w:szCs w:val="24"/>
        </w:rPr>
        <w:pPrChange w:id="209" w:author="blake grills" w:date="2020-03-23T15:22:00Z">
          <w:pPr>
            <w:widowControl w:val="0"/>
            <w:autoSpaceDE w:val="0"/>
            <w:autoSpaceDN w:val="0"/>
            <w:adjustRightInd w:val="0"/>
            <w:spacing w:after="0" w:line="240" w:lineRule="auto"/>
          </w:pPr>
        </w:pPrChange>
      </w:pPr>
      <w:ins w:id="210" w:author="blake grills" w:date="2020-03-23T15:22:00Z">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ins>
    </w:p>
    <w:p w14:paraId="5D953838" w14:textId="77777777" w:rsidR="00F05240" w:rsidRDefault="00F05240">
      <w:pPr>
        <w:pStyle w:val="Bibliography"/>
        <w:rPr>
          <w:ins w:id="211" w:author="blake grills" w:date="2020-03-23T15:22:00Z"/>
          <w:rFonts w:cs="Times New Roman"/>
          <w:szCs w:val="24"/>
        </w:rPr>
        <w:pPrChange w:id="212" w:author="blake grills" w:date="2020-03-23T15:22:00Z">
          <w:pPr>
            <w:widowControl w:val="0"/>
            <w:autoSpaceDE w:val="0"/>
            <w:autoSpaceDN w:val="0"/>
            <w:adjustRightInd w:val="0"/>
            <w:spacing w:after="0" w:line="240" w:lineRule="auto"/>
          </w:pPr>
        </w:pPrChange>
      </w:pPr>
      <w:ins w:id="213" w:author="blake grills" w:date="2020-03-23T15:22:00Z">
        <w:r>
          <w:rPr>
            <w:rFonts w:cs="Times New Roman"/>
            <w:smallCaps/>
            <w:szCs w:val="24"/>
          </w:rPr>
          <w:lastRenderedPageBreak/>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ins>
    </w:p>
    <w:p w14:paraId="409AB73A" w14:textId="77777777" w:rsidR="00F05240" w:rsidRDefault="00F05240">
      <w:pPr>
        <w:pStyle w:val="Bibliography"/>
        <w:rPr>
          <w:ins w:id="214" w:author="blake grills" w:date="2020-03-23T15:22:00Z"/>
          <w:rFonts w:cs="Times New Roman"/>
          <w:szCs w:val="24"/>
        </w:rPr>
        <w:pPrChange w:id="215" w:author="blake grills" w:date="2020-03-23T15:22:00Z">
          <w:pPr>
            <w:widowControl w:val="0"/>
            <w:autoSpaceDE w:val="0"/>
            <w:autoSpaceDN w:val="0"/>
            <w:adjustRightInd w:val="0"/>
            <w:spacing w:after="0" w:line="240" w:lineRule="auto"/>
          </w:pPr>
        </w:pPrChange>
      </w:pPr>
      <w:ins w:id="216" w:author="blake grills" w:date="2020-03-23T15:22:00Z">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ins>
    </w:p>
    <w:p w14:paraId="0A7401B8" w14:textId="77777777" w:rsidR="00F05240" w:rsidRDefault="00F05240">
      <w:pPr>
        <w:pStyle w:val="Bibliography"/>
        <w:rPr>
          <w:ins w:id="217" w:author="blake grills" w:date="2020-03-23T15:22:00Z"/>
          <w:rFonts w:cs="Times New Roman"/>
          <w:szCs w:val="24"/>
        </w:rPr>
        <w:pPrChange w:id="218" w:author="blake grills" w:date="2020-03-23T15:22:00Z">
          <w:pPr>
            <w:widowControl w:val="0"/>
            <w:autoSpaceDE w:val="0"/>
            <w:autoSpaceDN w:val="0"/>
            <w:adjustRightInd w:val="0"/>
            <w:spacing w:after="0" w:line="240" w:lineRule="auto"/>
          </w:pPr>
        </w:pPrChange>
      </w:pPr>
      <w:ins w:id="219" w:author="blake grills" w:date="2020-03-23T15:22:00Z">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ins>
    </w:p>
    <w:p w14:paraId="1F729490" w14:textId="77777777" w:rsidR="00F05240" w:rsidRDefault="00F05240">
      <w:pPr>
        <w:pStyle w:val="Bibliography"/>
        <w:rPr>
          <w:ins w:id="220" w:author="blake grills" w:date="2020-03-23T15:22:00Z"/>
          <w:rFonts w:cs="Times New Roman"/>
          <w:szCs w:val="24"/>
        </w:rPr>
        <w:pPrChange w:id="221" w:author="blake grills" w:date="2020-03-23T15:22:00Z">
          <w:pPr>
            <w:widowControl w:val="0"/>
            <w:autoSpaceDE w:val="0"/>
            <w:autoSpaceDN w:val="0"/>
            <w:adjustRightInd w:val="0"/>
            <w:spacing w:after="0" w:line="240" w:lineRule="auto"/>
          </w:pPr>
        </w:pPrChange>
      </w:pPr>
      <w:ins w:id="222" w:author="blake grills" w:date="2020-03-23T15:22:00Z">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ins>
    </w:p>
    <w:p w14:paraId="09BA0BF1" w14:textId="77777777" w:rsidR="00F05240" w:rsidRDefault="00F05240">
      <w:pPr>
        <w:pStyle w:val="Bibliography"/>
        <w:rPr>
          <w:ins w:id="223" w:author="blake grills" w:date="2020-03-23T15:22:00Z"/>
          <w:rFonts w:cs="Times New Roman"/>
          <w:szCs w:val="24"/>
        </w:rPr>
        <w:pPrChange w:id="224" w:author="blake grills" w:date="2020-03-23T15:22:00Z">
          <w:pPr>
            <w:widowControl w:val="0"/>
            <w:autoSpaceDE w:val="0"/>
            <w:autoSpaceDN w:val="0"/>
            <w:adjustRightInd w:val="0"/>
            <w:spacing w:after="0" w:line="240" w:lineRule="auto"/>
          </w:pPr>
        </w:pPrChange>
      </w:pPr>
      <w:ins w:id="225" w:author="blake grills" w:date="2020-03-23T15:22:00Z">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ins>
    </w:p>
    <w:p w14:paraId="4168D5CC" w14:textId="77777777" w:rsidR="00F05240" w:rsidRDefault="00F05240">
      <w:pPr>
        <w:pStyle w:val="Bibliography"/>
        <w:rPr>
          <w:ins w:id="226" w:author="blake grills" w:date="2020-03-23T15:22:00Z"/>
          <w:rFonts w:cs="Times New Roman"/>
          <w:szCs w:val="24"/>
        </w:rPr>
        <w:pPrChange w:id="227" w:author="blake grills" w:date="2020-03-23T15:22:00Z">
          <w:pPr>
            <w:widowControl w:val="0"/>
            <w:autoSpaceDE w:val="0"/>
            <w:autoSpaceDN w:val="0"/>
            <w:adjustRightInd w:val="0"/>
            <w:spacing w:after="0" w:line="240" w:lineRule="auto"/>
          </w:pPr>
        </w:pPrChange>
      </w:pPr>
      <w:ins w:id="228" w:author="blake grills" w:date="2020-03-23T15:22:00Z">
        <w:r>
          <w:rPr>
            <w:rFonts w:cs="Times New Roman"/>
            <w:smallCaps/>
            <w:szCs w:val="24"/>
          </w:rPr>
          <w:t>Kohavi, R.</w:t>
        </w:r>
        <w:r>
          <w:rPr>
            <w:rFonts w:cs="Times New Roman"/>
            <w:szCs w:val="24"/>
          </w:rPr>
          <w:t xml:space="preserve"> A Study of Cross-Validation and Bootstrap for Accuracy Estimation and Model Selection. </w:t>
        </w:r>
        <w:r>
          <w:rPr>
            <w:rFonts w:cs="Times New Roman"/>
            <w:i/>
            <w:iCs/>
            <w:szCs w:val="24"/>
          </w:rPr>
          <w:t>IJACAI ’95</w:t>
        </w:r>
        <w:r>
          <w:rPr>
            <w:rFonts w:cs="Times New Roman"/>
            <w:szCs w:val="24"/>
          </w:rPr>
          <w:t>, 7.</w:t>
        </w:r>
      </w:ins>
    </w:p>
    <w:p w14:paraId="6DDEC441" w14:textId="77777777" w:rsidR="00F05240" w:rsidRDefault="00F05240">
      <w:pPr>
        <w:pStyle w:val="Bibliography"/>
        <w:rPr>
          <w:ins w:id="229" w:author="blake grills" w:date="2020-03-23T15:22:00Z"/>
          <w:rFonts w:cs="Times New Roman"/>
          <w:szCs w:val="24"/>
        </w:rPr>
        <w:pPrChange w:id="230" w:author="blake grills" w:date="2020-03-23T15:22:00Z">
          <w:pPr>
            <w:widowControl w:val="0"/>
            <w:autoSpaceDE w:val="0"/>
            <w:autoSpaceDN w:val="0"/>
            <w:adjustRightInd w:val="0"/>
            <w:spacing w:after="0" w:line="240" w:lineRule="auto"/>
          </w:pPr>
        </w:pPrChange>
      </w:pPr>
      <w:ins w:id="231" w:author="blake grills" w:date="2020-03-23T15:22:00Z">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ins>
    </w:p>
    <w:p w14:paraId="161BE6F4" w14:textId="77777777" w:rsidR="00F05240" w:rsidRDefault="00F05240">
      <w:pPr>
        <w:pStyle w:val="Bibliography"/>
        <w:rPr>
          <w:ins w:id="232" w:author="blake grills" w:date="2020-03-23T15:22:00Z"/>
          <w:rFonts w:cs="Times New Roman"/>
          <w:szCs w:val="24"/>
        </w:rPr>
        <w:pPrChange w:id="233" w:author="blake grills" w:date="2020-03-23T15:22:00Z">
          <w:pPr>
            <w:widowControl w:val="0"/>
            <w:autoSpaceDE w:val="0"/>
            <w:autoSpaceDN w:val="0"/>
            <w:adjustRightInd w:val="0"/>
            <w:spacing w:after="0" w:line="240" w:lineRule="auto"/>
          </w:pPr>
        </w:pPrChange>
      </w:pPr>
      <w:ins w:id="234" w:author="blake grills" w:date="2020-03-23T15:22:00Z">
        <w:r>
          <w:rPr>
            <w:rFonts w:cs="Times New Roman"/>
            <w:smallCaps/>
            <w:szCs w:val="24"/>
          </w:rPr>
          <w:t>Liu, M., Lang, B., and Gu, Z.</w:t>
        </w:r>
        <w:r>
          <w:rPr>
            <w:rFonts w:cs="Times New Roman"/>
            <w:szCs w:val="24"/>
          </w:rPr>
          <w:t xml:space="preserve"> Calculating Semantic Similarity between Academic Articles using Topic Event and Ontology. 21.</w:t>
        </w:r>
      </w:ins>
    </w:p>
    <w:p w14:paraId="4777E380" w14:textId="77777777" w:rsidR="00F05240" w:rsidRDefault="00F05240">
      <w:pPr>
        <w:pStyle w:val="Bibliography"/>
        <w:rPr>
          <w:ins w:id="235" w:author="blake grills" w:date="2020-03-23T15:22:00Z"/>
          <w:rFonts w:cs="Times New Roman"/>
          <w:szCs w:val="24"/>
        </w:rPr>
        <w:pPrChange w:id="236" w:author="blake grills" w:date="2020-03-23T15:22:00Z">
          <w:pPr>
            <w:widowControl w:val="0"/>
            <w:autoSpaceDE w:val="0"/>
            <w:autoSpaceDN w:val="0"/>
            <w:adjustRightInd w:val="0"/>
            <w:spacing w:after="0" w:line="240" w:lineRule="auto"/>
          </w:pPr>
        </w:pPrChange>
      </w:pPr>
      <w:ins w:id="237" w:author="blake grills" w:date="2020-03-23T15:22:00Z">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ins>
    </w:p>
    <w:p w14:paraId="5D5F7C91" w14:textId="77777777" w:rsidR="00F05240" w:rsidRDefault="00F05240">
      <w:pPr>
        <w:pStyle w:val="Bibliography"/>
        <w:rPr>
          <w:ins w:id="238" w:author="blake grills" w:date="2020-03-23T15:22:00Z"/>
          <w:rFonts w:cs="Times New Roman"/>
          <w:szCs w:val="24"/>
        </w:rPr>
        <w:pPrChange w:id="239" w:author="blake grills" w:date="2020-03-23T15:22:00Z">
          <w:pPr>
            <w:widowControl w:val="0"/>
            <w:autoSpaceDE w:val="0"/>
            <w:autoSpaceDN w:val="0"/>
            <w:adjustRightInd w:val="0"/>
            <w:spacing w:after="0" w:line="240" w:lineRule="auto"/>
          </w:pPr>
        </w:pPrChange>
      </w:pPr>
      <w:ins w:id="240" w:author="blake grills" w:date="2020-03-23T15:22:00Z">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ins>
    </w:p>
    <w:p w14:paraId="333AA310" w14:textId="77777777" w:rsidR="00F05240" w:rsidRDefault="00F05240">
      <w:pPr>
        <w:pStyle w:val="Bibliography"/>
        <w:rPr>
          <w:ins w:id="241" w:author="blake grills" w:date="2020-03-23T15:22:00Z"/>
          <w:rFonts w:cs="Times New Roman"/>
          <w:szCs w:val="24"/>
        </w:rPr>
        <w:pPrChange w:id="242" w:author="blake grills" w:date="2020-03-23T15:22:00Z">
          <w:pPr>
            <w:widowControl w:val="0"/>
            <w:autoSpaceDE w:val="0"/>
            <w:autoSpaceDN w:val="0"/>
            <w:adjustRightInd w:val="0"/>
            <w:spacing w:after="0" w:line="240" w:lineRule="auto"/>
          </w:pPr>
        </w:pPrChange>
      </w:pPr>
      <w:ins w:id="243" w:author="blake grills" w:date="2020-03-23T15:22:00Z">
        <w:r>
          <w:rPr>
            <w:rFonts w:cs="Times New Roman"/>
            <w:smallCaps/>
            <w:szCs w:val="24"/>
          </w:rPr>
          <w:t>Movshovitz-Attias, D. and Cohen, W.W.</w:t>
        </w:r>
        <w:r>
          <w:rPr>
            <w:rFonts w:cs="Times New Roman"/>
            <w:szCs w:val="24"/>
          </w:rPr>
          <w:t xml:space="preserve"> Natural Language Models for Predicting Programming Comments. 6.</w:t>
        </w:r>
      </w:ins>
    </w:p>
    <w:p w14:paraId="6B8E753A" w14:textId="77777777" w:rsidR="00F05240" w:rsidRDefault="00F05240">
      <w:pPr>
        <w:pStyle w:val="Bibliography"/>
        <w:rPr>
          <w:ins w:id="244" w:author="blake grills" w:date="2020-03-23T15:22:00Z"/>
          <w:rFonts w:cs="Times New Roman"/>
          <w:szCs w:val="24"/>
        </w:rPr>
        <w:pPrChange w:id="245" w:author="blake grills" w:date="2020-03-23T15:22:00Z">
          <w:pPr>
            <w:widowControl w:val="0"/>
            <w:autoSpaceDE w:val="0"/>
            <w:autoSpaceDN w:val="0"/>
            <w:adjustRightInd w:val="0"/>
            <w:spacing w:after="0" w:line="240" w:lineRule="auto"/>
          </w:pPr>
        </w:pPrChange>
      </w:pPr>
      <w:ins w:id="246" w:author="blake grills" w:date="2020-03-23T15:22:00Z">
        <w:r>
          <w:rPr>
            <w:rFonts w:cs="Times New Roman"/>
            <w:smallCaps/>
            <w:szCs w:val="24"/>
          </w:rPr>
          <w:t>Nakic-Alfirevic, T. and Durek, M.</w:t>
        </w:r>
        <w:r>
          <w:rPr>
            <w:rFonts w:cs="Times New Roman"/>
            <w:szCs w:val="24"/>
          </w:rPr>
          <w:t xml:space="preserve"> 2004. The Dvorak keyboard layout and possibilities of its regional adaptation. 6.</w:t>
        </w:r>
      </w:ins>
    </w:p>
    <w:p w14:paraId="533418CC" w14:textId="77777777" w:rsidR="00F05240" w:rsidRDefault="00F05240">
      <w:pPr>
        <w:pStyle w:val="Bibliography"/>
        <w:rPr>
          <w:ins w:id="247" w:author="blake grills" w:date="2020-03-23T15:22:00Z"/>
          <w:rFonts w:cs="Times New Roman"/>
          <w:szCs w:val="24"/>
        </w:rPr>
        <w:pPrChange w:id="248" w:author="blake grills" w:date="2020-03-23T15:22:00Z">
          <w:pPr>
            <w:widowControl w:val="0"/>
            <w:autoSpaceDE w:val="0"/>
            <w:autoSpaceDN w:val="0"/>
            <w:adjustRightInd w:val="0"/>
            <w:spacing w:after="0" w:line="240" w:lineRule="auto"/>
          </w:pPr>
        </w:pPrChange>
      </w:pPr>
      <w:ins w:id="249" w:author="blake grills" w:date="2020-03-23T15:22:00Z">
        <w:r>
          <w:rPr>
            <w:rFonts w:cs="Times New Roman"/>
            <w:smallCaps/>
            <w:szCs w:val="24"/>
          </w:rPr>
          <w:t>Norvig, P.</w:t>
        </w:r>
        <w:r>
          <w:rPr>
            <w:rFonts w:cs="Times New Roman"/>
            <w:szCs w:val="24"/>
          </w:rPr>
          <w:t xml:space="preserve"> English Letter Frequency Counts: Mayzner Revisited or ETAOIN SRHLDCU. https://norvig.com/mayzner.html.</w:t>
        </w:r>
      </w:ins>
    </w:p>
    <w:p w14:paraId="10A82527" w14:textId="77777777" w:rsidR="00F05240" w:rsidRDefault="00F05240">
      <w:pPr>
        <w:pStyle w:val="Bibliography"/>
        <w:rPr>
          <w:ins w:id="250" w:author="blake grills" w:date="2020-03-23T15:22:00Z"/>
          <w:rFonts w:cs="Times New Roman"/>
          <w:szCs w:val="24"/>
        </w:rPr>
        <w:pPrChange w:id="251" w:author="blake grills" w:date="2020-03-23T15:22:00Z">
          <w:pPr>
            <w:widowControl w:val="0"/>
            <w:autoSpaceDE w:val="0"/>
            <w:autoSpaceDN w:val="0"/>
            <w:adjustRightInd w:val="0"/>
            <w:spacing w:after="0" w:line="240" w:lineRule="auto"/>
          </w:pPr>
        </w:pPrChange>
      </w:pPr>
      <w:ins w:id="252" w:author="blake grills" w:date="2020-03-23T15:22:00Z">
        <w:r>
          <w:rPr>
            <w:rFonts w:cs="Times New Roman"/>
            <w:smallCaps/>
            <w:szCs w:val="24"/>
          </w:rPr>
          <w:t>paper-esem-2011.pdf</w:t>
        </w:r>
        <w:r>
          <w:rPr>
            <w:rFonts w:cs="Times New Roman"/>
            <w:szCs w:val="24"/>
          </w:rPr>
          <w:t>. .</w:t>
        </w:r>
      </w:ins>
    </w:p>
    <w:p w14:paraId="1DA5F0E2" w14:textId="77777777" w:rsidR="00F05240" w:rsidRDefault="00F05240">
      <w:pPr>
        <w:pStyle w:val="Bibliography"/>
        <w:rPr>
          <w:ins w:id="253" w:author="blake grills" w:date="2020-03-23T15:22:00Z"/>
          <w:rFonts w:cs="Times New Roman"/>
          <w:szCs w:val="24"/>
        </w:rPr>
        <w:pPrChange w:id="254" w:author="blake grills" w:date="2020-03-23T15:22:00Z">
          <w:pPr>
            <w:widowControl w:val="0"/>
            <w:autoSpaceDE w:val="0"/>
            <w:autoSpaceDN w:val="0"/>
            <w:adjustRightInd w:val="0"/>
            <w:spacing w:after="0" w:line="240" w:lineRule="auto"/>
          </w:pPr>
        </w:pPrChange>
      </w:pPr>
      <w:ins w:id="255" w:author="blake grills" w:date="2020-03-23T15:22:00Z">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ins>
    </w:p>
    <w:p w14:paraId="0216CBEC" w14:textId="77777777" w:rsidR="00F05240" w:rsidRDefault="00F05240">
      <w:pPr>
        <w:pStyle w:val="Bibliography"/>
        <w:rPr>
          <w:ins w:id="256" w:author="blake grills" w:date="2020-03-23T15:22:00Z"/>
          <w:rFonts w:cs="Times New Roman"/>
          <w:szCs w:val="24"/>
        </w:rPr>
        <w:pPrChange w:id="257" w:author="blake grills" w:date="2020-03-23T15:22:00Z">
          <w:pPr>
            <w:widowControl w:val="0"/>
            <w:autoSpaceDE w:val="0"/>
            <w:autoSpaceDN w:val="0"/>
            <w:adjustRightInd w:val="0"/>
            <w:spacing w:after="0" w:line="240" w:lineRule="auto"/>
          </w:pPr>
        </w:pPrChange>
      </w:pPr>
      <w:ins w:id="258" w:author="blake grills" w:date="2020-03-23T15:22:00Z">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ins>
    </w:p>
    <w:p w14:paraId="3F99CA97" w14:textId="77777777" w:rsidR="00F05240" w:rsidRDefault="00F05240">
      <w:pPr>
        <w:pStyle w:val="Bibliography"/>
        <w:rPr>
          <w:ins w:id="259" w:author="blake grills" w:date="2020-03-23T15:22:00Z"/>
          <w:rFonts w:cs="Times New Roman"/>
          <w:szCs w:val="24"/>
        </w:rPr>
        <w:pPrChange w:id="260" w:author="blake grills" w:date="2020-03-23T15:22:00Z">
          <w:pPr>
            <w:widowControl w:val="0"/>
            <w:autoSpaceDE w:val="0"/>
            <w:autoSpaceDN w:val="0"/>
            <w:adjustRightInd w:val="0"/>
            <w:spacing w:after="0" w:line="240" w:lineRule="auto"/>
          </w:pPr>
        </w:pPrChange>
      </w:pPr>
      <w:ins w:id="261" w:author="blake grills" w:date="2020-03-23T15:22:00Z">
        <w:r>
          <w:rPr>
            <w:rFonts w:cs="Times New Roman"/>
            <w:smallCaps/>
            <w:szCs w:val="24"/>
          </w:rPr>
          <w:t>SKLearn</w:t>
        </w:r>
        <w:r>
          <w:rPr>
            <w:rFonts w:cs="Times New Roman"/>
            <w:szCs w:val="24"/>
          </w:rPr>
          <w:t>. 2019. 1.10 Decision Tree 1.10.1 Classification. https://scikit-learn.org/stable/modules/tree.html.</w:t>
        </w:r>
      </w:ins>
    </w:p>
    <w:p w14:paraId="09FDE2FF" w14:textId="77777777" w:rsidR="00F05240" w:rsidRDefault="00F05240">
      <w:pPr>
        <w:pStyle w:val="Bibliography"/>
        <w:rPr>
          <w:ins w:id="262" w:author="blake grills" w:date="2020-03-23T15:22:00Z"/>
          <w:rFonts w:cs="Times New Roman"/>
          <w:szCs w:val="24"/>
        </w:rPr>
        <w:pPrChange w:id="263" w:author="blake grills" w:date="2020-03-23T15:22:00Z">
          <w:pPr>
            <w:widowControl w:val="0"/>
            <w:autoSpaceDE w:val="0"/>
            <w:autoSpaceDN w:val="0"/>
            <w:adjustRightInd w:val="0"/>
            <w:spacing w:after="0" w:line="240" w:lineRule="auto"/>
          </w:pPr>
        </w:pPrChange>
      </w:pPr>
      <w:ins w:id="264" w:author="blake grills" w:date="2020-03-23T15:22:00Z">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ins>
    </w:p>
    <w:p w14:paraId="6BF9F679" w14:textId="77777777" w:rsidR="00F05240" w:rsidRDefault="00F05240">
      <w:pPr>
        <w:pStyle w:val="Bibliography"/>
        <w:rPr>
          <w:ins w:id="265" w:author="blake grills" w:date="2020-03-23T15:22:00Z"/>
          <w:rFonts w:cs="Times New Roman"/>
          <w:szCs w:val="24"/>
        </w:rPr>
        <w:pPrChange w:id="266" w:author="blake grills" w:date="2020-03-23T15:22:00Z">
          <w:pPr>
            <w:widowControl w:val="0"/>
            <w:autoSpaceDE w:val="0"/>
            <w:autoSpaceDN w:val="0"/>
            <w:adjustRightInd w:val="0"/>
            <w:spacing w:after="0" w:line="240" w:lineRule="auto"/>
          </w:pPr>
        </w:pPrChange>
      </w:pPr>
      <w:ins w:id="267" w:author="blake grills" w:date="2020-03-23T15:22:00Z">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ins>
    </w:p>
    <w:p w14:paraId="6F7175BE" w14:textId="77777777" w:rsidR="00F05240" w:rsidRDefault="00F05240">
      <w:pPr>
        <w:pStyle w:val="Bibliography"/>
        <w:rPr>
          <w:ins w:id="268" w:author="blake grills" w:date="2020-03-23T15:22:00Z"/>
          <w:rFonts w:cs="Times New Roman"/>
          <w:szCs w:val="24"/>
        </w:rPr>
        <w:pPrChange w:id="269" w:author="blake grills" w:date="2020-03-23T15:22:00Z">
          <w:pPr>
            <w:widowControl w:val="0"/>
            <w:autoSpaceDE w:val="0"/>
            <w:autoSpaceDN w:val="0"/>
            <w:adjustRightInd w:val="0"/>
            <w:spacing w:after="0" w:line="240" w:lineRule="auto"/>
          </w:pPr>
        </w:pPrChange>
      </w:pPr>
      <w:ins w:id="270" w:author="blake grills" w:date="2020-03-23T15:22:00Z">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ins>
    </w:p>
    <w:p w14:paraId="6EBEE88A" w14:textId="77777777" w:rsidR="00F05240" w:rsidRDefault="00F05240">
      <w:pPr>
        <w:pStyle w:val="Bibliography"/>
        <w:rPr>
          <w:ins w:id="271" w:author="blake grills" w:date="2020-03-23T15:22:00Z"/>
          <w:rFonts w:cs="Times New Roman"/>
          <w:szCs w:val="24"/>
        </w:rPr>
        <w:pPrChange w:id="272" w:author="blake grills" w:date="2020-03-23T15:22:00Z">
          <w:pPr>
            <w:widowControl w:val="0"/>
            <w:autoSpaceDE w:val="0"/>
            <w:autoSpaceDN w:val="0"/>
            <w:adjustRightInd w:val="0"/>
            <w:spacing w:after="0" w:line="240" w:lineRule="auto"/>
          </w:pPr>
        </w:pPrChange>
      </w:pPr>
      <w:ins w:id="273" w:author="blake grills" w:date="2020-03-23T15:22:00Z">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ins>
    </w:p>
    <w:p w14:paraId="2CEBF357" w14:textId="77777777" w:rsidR="00F05240" w:rsidRDefault="00F05240">
      <w:pPr>
        <w:pStyle w:val="Bibliography"/>
        <w:rPr>
          <w:ins w:id="274" w:author="blake grills" w:date="2020-03-23T15:22:00Z"/>
          <w:rFonts w:cs="Times New Roman"/>
          <w:szCs w:val="24"/>
        </w:rPr>
        <w:pPrChange w:id="275" w:author="blake grills" w:date="2020-03-23T15:22:00Z">
          <w:pPr>
            <w:widowControl w:val="0"/>
            <w:autoSpaceDE w:val="0"/>
            <w:autoSpaceDN w:val="0"/>
            <w:adjustRightInd w:val="0"/>
            <w:spacing w:after="0" w:line="240" w:lineRule="auto"/>
          </w:pPr>
        </w:pPrChange>
      </w:pPr>
      <w:ins w:id="276" w:author="blake grills" w:date="2020-03-23T15:22:00Z">
        <w:r>
          <w:rPr>
            <w:rFonts w:cs="Times New Roman"/>
            <w:smallCaps/>
            <w:szCs w:val="24"/>
          </w:rPr>
          <w:t>Zaidman, A., Hamou-Lhadj, A., Greevy, O., and Rothlisberger, D.</w:t>
        </w:r>
        <w:r>
          <w:rPr>
            <w:rFonts w:cs="Times New Roman"/>
            <w:szCs w:val="24"/>
          </w:rPr>
          <w:t xml:space="preserve"> 2008. Workshop on Program Comprehension through Dynamic Analysis (PCODA’08). 2.</w:t>
        </w:r>
      </w:ins>
    </w:p>
    <w:p w14:paraId="72E31829" w14:textId="77777777" w:rsidR="00F05240" w:rsidRDefault="00F05240">
      <w:pPr>
        <w:pStyle w:val="Bibliography"/>
        <w:rPr>
          <w:ins w:id="277" w:author="blake grills" w:date="2020-03-23T15:22:00Z"/>
          <w:rFonts w:cs="Times New Roman"/>
          <w:szCs w:val="24"/>
        </w:rPr>
        <w:pPrChange w:id="278" w:author="blake grills" w:date="2020-03-23T15:22:00Z">
          <w:pPr>
            <w:widowControl w:val="0"/>
            <w:autoSpaceDE w:val="0"/>
            <w:autoSpaceDN w:val="0"/>
            <w:adjustRightInd w:val="0"/>
            <w:spacing w:after="0" w:line="240" w:lineRule="auto"/>
          </w:pPr>
        </w:pPrChange>
      </w:pPr>
      <w:ins w:id="279" w:author="blake grills" w:date="2020-03-23T15:22:00Z">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ins>
    </w:p>
    <w:p w14:paraId="36105BF4" w14:textId="3D056E18" w:rsidR="007C4EAF" w:rsidRPr="007C4EAF" w:rsidDel="007C4EAF" w:rsidRDefault="007C4EAF" w:rsidP="007C4EAF">
      <w:pPr>
        <w:pStyle w:val="Bibliography"/>
        <w:rPr>
          <w:del w:id="280" w:author="blake grills" w:date="2020-03-23T13:49:00Z"/>
          <w:rFonts w:cs="Times New Roman"/>
          <w:szCs w:val="24"/>
        </w:rPr>
      </w:pPr>
      <w:del w:id="281" w:author="blake grills" w:date="2020-03-23T13:49:00Z">
        <w:r w:rsidRPr="007C4EAF" w:rsidDel="007C4EAF">
          <w:rPr>
            <w:rFonts w:cs="Times New Roman"/>
            <w:smallCaps/>
            <w:szCs w:val="24"/>
          </w:rPr>
          <w:delText>Abdalkareem, R., Shihab, E., and Rilling, J.</w:delText>
        </w:r>
        <w:r w:rsidRPr="007C4EAF" w:rsidDel="007C4EAF">
          <w:rPr>
            <w:rFonts w:cs="Times New Roman"/>
            <w:szCs w:val="24"/>
          </w:rPr>
          <w:delText xml:space="preserve"> 2017. On code reuse from StackOverflow: An exploratory study on Android apps. </w:delText>
        </w:r>
        <w:r w:rsidRPr="007C4EAF" w:rsidDel="007C4EAF">
          <w:rPr>
            <w:rFonts w:cs="Times New Roman"/>
            <w:i/>
            <w:iCs/>
            <w:szCs w:val="24"/>
          </w:rPr>
          <w:delText>Information and Software Technology</w:delText>
        </w:r>
        <w:r w:rsidRPr="007C4EAF" w:rsidDel="007C4EAF">
          <w:rPr>
            <w:rFonts w:cs="Times New Roman"/>
            <w:szCs w:val="24"/>
          </w:rPr>
          <w:delText xml:space="preserve"> </w:delText>
        </w:r>
        <w:r w:rsidRPr="007C4EAF" w:rsidDel="007C4EAF">
          <w:rPr>
            <w:rFonts w:cs="Times New Roman"/>
            <w:i/>
            <w:iCs/>
            <w:szCs w:val="24"/>
          </w:rPr>
          <w:delText>88</w:delText>
        </w:r>
        <w:r w:rsidRPr="007C4EAF" w:rsidDel="007C4EAF">
          <w:rPr>
            <w:rFonts w:cs="Times New Roman"/>
            <w:szCs w:val="24"/>
          </w:rPr>
          <w:delText>, 148–158.</w:delText>
        </w:r>
      </w:del>
    </w:p>
    <w:p w14:paraId="2CA48279" w14:textId="0F7556DC" w:rsidR="007C4EAF" w:rsidRPr="007C4EAF" w:rsidDel="007C4EAF" w:rsidRDefault="007C4EAF" w:rsidP="007C4EAF">
      <w:pPr>
        <w:pStyle w:val="Bibliography"/>
        <w:rPr>
          <w:del w:id="282" w:author="blake grills" w:date="2020-03-23T13:49:00Z"/>
          <w:rFonts w:cs="Times New Roman"/>
          <w:szCs w:val="24"/>
        </w:rPr>
      </w:pPr>
      <w:del w:id="283" w:author="blake grills" w:date="2020-03-23T13:49:00Z">
        <w:r w:rsidRPr="007C4EAF" w:rsidDel="007C4EAF">
          <w:rPr>
            <w:rFonts w:cs="Times New Roman"/>
            <w:smallCaps/>
            <w:szCs w:val="24"/>
          </w:rPr>
          <w:delText>Abid, N.</w:delText>
        </w:r>
        <w:r w:rsidRPr="007C4EAF" w:rsidDel="007C4EAF">
          <w:rPr>
            <w:rFonts w:cs="Times New Roman"/>
            <w:szCs w:val="24"/>
          </w:rPr>
          <w:delText xml:space="preserve"> degree of Doctor of Philosophy. 195.</w:delText>
        </w:r>
      </w:del>
    </w:p>
    <w:p w14:paraId="3E2E25D6" w14:textId="225539FA" w:rsidR="007C4EAF" w:rsidRPr="007C4EAF" w:rsidDel="007C4EAF" w:rsidRDefault="007C4EAF" w:rsidP="007C4EAF">
      <w:pPr>
        <w:pStyle w:val="Bibliography"/>
        <w:rPr>
          <w:del w:id="284" w:author="blake grills" w:date="2020-03-23T13:49:00Z"/>
          <w:rFonts w:cs="Times New Roman"/>
          <w:szCs w:val="24"/>
        </w:rPr>
      </w:pPr>
      <w:del w:id="285" w:author="blake grills" w:date="2020-03-23T13:49:00Z">
        <w:r w:rsidRPr="007C4EAF" w:rsidDel="007C4EAF">
          <w:rPr>
            <w:rFonts w:cs="Times New Roman"/>
            <w:smallCaps/>
            <w:szCs w:val="24"/>
          </w:rPr>
          <w:delText>Abid, N.J., Dragan, N., Collard, M.L., and Maletic, J.I.</w:delText>
        </w:r>
        <w:r w:rsidRPr="007C4EAF" w:rsidDel="007C4EAF">
          <w:rPr>
            <w:rFonts w:cs="Times New Roman"/>
            <w:szCs w:val="24"/>
          </w:rPr>
          <w:delText xml:space="preserve"> 2015. Using stereotypes in the automatic generation of natural language summaries for C++ methods. </w:delText>
        </w:r>
        <w:r w:rsidRPr="007C4EAF" w:rsidDel="007C4EAF">
          <w:rPr>
            <w:rFonts w:cs="Times New Roman"/>
            <w:i/>
            <w:iCs/>
            <w:szCs w:val="24"/>
          </w:rPr>
          <w:delText>2015 IEEE International Conference on Software Maintenance and Evolution (ICSME)</w:delText>
        </w:r>
        <w:r w:rsidRPr="007C4EAF" w:rsidDel="007C4EAF">
          <w:rPr>
            <w:rFonts w:cs="Times New Roman"/>
            <w:szCs w:val="24"/>
          </w:rPr>
          <w:delText>, IEEE, 561–565.</w:delText>
        </w:r>
      </w:del>
    </w:p>
    <w:p w14:paraId="0B6E6055" w14:textId="15BEA329" w:rsidR="007C4EAF" w:rsidRPr="007C4EAF" w:rsidDel="007C4EAF" w:rsidRDefault="007C4EAF" w:rsidP="007C4EAF">
      <w:pPr>
        <w:pStyle w:val="Bibliography"/>
        <w:rPr>
          <w:del w:id="286" w:author="blake grills" w:date="2020-03-23T13:49:00Z"/>
          <w:rFonts w:cs="Times New Roman"/>
          <w:szCs w:val="24"/>
        </w:rPr>
      </w:pPr>
      <w:del w:id="287" w:author="blake grills" w:date="2020-03-23T13:49:00Z">
        <w:r w:rsidRPr="007C4EAF" w:rsidDel="007C4EAF">
          <w:rPr>
            <w:rFonts w:cs="Times New Roman"/>
            <w:smallCaps/>
            <w:szCs w:val="24"/>
          </w:rPr>
          <w:delText>Allamanis, M., Peng, H., and Sutton, C.</w:delText>
        </w:r>
        <w:r w:rsidRPr="007C4EAF" w:rsidDel="007C4EAF">
          <w:rPr>
            <w:rFonts w:cs="Times New Roman"/>
            <w:szCs w:val="24"/>
          </w:rPr>
          <w:delText xml:space="preserve"> 2016. A Convolutional Attention Network for Extreme Summarization of Source Code. </w:delText>
        </w:r>
        <w:r w:rsidRPr="007C4EAF" w:rsidDel="007C4EAF">
          <w:rPr>
            <w:rFonts w:cs="Times New Roman"/>
            <w:i/>
            <w:iCs/>
            <w:szCs w:val="24"/>
          </w:rPr>
          <w:delText>arXiv:1602.03001 [cs]</w:delText>
        </w:r>
        <w:r w:rsidRPr="007C4EAF" w:rsidDel="007C4EAF">
          <w:rPr>
            <w:rFonts w:cs="Times New Roman"/>
            <w:szCs w:val="24"/>
          </w:rPr>
          <w:delText>.</w:delText>
        </w:r>
      </w:del>
    </w:p>
    <w:p w14:paraId="24724B56" w14:textId="3FB4AB1E" w:rsidR="007C4EAF" w:rsidRPr="007C4EAF" w:rsidDel="007C4EAF" w:rsidRDefault="007C4EAF" w:rsidP="007C4EAF">
      <w:pPr>
        <w:pStyle w:val="Bibliography"/>
        <w:rPr>
          <w:del w:id="288" w:author="blake grills" w:date="2020-03-23T13:49:00Z"/>
          <w:rFonts w:cs="Times New Roman"/>
          <w:szCs w:val="24"/>
        </w:rPr>
      </w:pPr>
      <w:del w:id="289" w:author="blake grills" w:date="2020-03-23T13:49:00Z">
        <w:r w:rsidRPr="007C4EAF" w:rsidDel="007C4EAF">
          <w:rPr>
            <w:rFonts w:cs="Times New Roman"/>
            <w:smallCaps/>
            <w:szCs w:val="24"/>
          </w:rPr>
          <w:delText>Arafat, O. and Riehle, D.</w:delText>
        </w:r>
        <w:r w:rsidRPr="007C4EAF" w:rsidDel="007C4EAF">
          <w:rPr>
            <w:rFonts w:cs="Times New Roman"/>
            <w:szCs w:val="24"/>
          </w:rPr>
          <w:delText xml:space="preserve"> 2009. The commenting practice of open source. </w:delText>
        </w:r>
        <w:r w:rsidRPr="007C4EAF" w:rsidDel="007C4EAF">
          <w:rPr>
            <w:rFonts w:cs="Times New Roman"/>
            <w:i/>
            <w:iCs/>
            <w:szCs w:val="24"/>
          </w:rPr>
          <w:delText>Proceeding of the 24th ACM SIGPLAN conference companion on Object oriented programming systems languages and applications - OOPSLA ’09</w:delText>
        </w:r>
        <w:r w:rsidRPr="007C4EAF" w:rsidDel="007C4EAF">
          <w:rPr>
            <w:rFonts w:cs="Times New Roman"/>
            <w:szCs w:val="24"/>
          </w:rPr>
          <w:delText>, ACM Press, 857.</w:delText>
        </w:r>
      </w:del>
    </w:p>
    <w:p w14:paraId="4FC0ED65" w14:textId="79B45E14" w:rsidR="007C4EAF" w:rsidRPr="007C4EAF" w:rsidDel="007C4EAF" w:rsidRDefault="007C4EAF" w:rsidP="007C4EAF">
      <w:pPr>
        <w:pStyle w:val="Bibliography"/>
        <w:rPr>
          <w:del w:id="290" w:author="blake grills" w:date="2020-03-23T13:49:00Z"/>
          <w:rFonts w:cs="Times New Roman"/>
          <w:szCs w:val="24"/>
        </w:rPr>
      </w:pPr>
      <w:del w:id="291" w:author="blake grills" w:date="2020-03-23T13:49:00Z">
        <w:r w:rsidRPr="007C4EAF" w:rsidDel="007C4EAF">
          <w:rPr>
            <w:rFonts w:cs="Times New Roman"/>
            <w:smallCaps/>
            <w:szCs w:val="24"/>
          </w:rPr>
          <w:delText>Bacchelli, A., D’Ambros, M., and Lanza, M.</w:delText>
        </w:r>
        <w:r w:rsidRPr="007C4EAF" w:rsidDel="007C4EAF">
          <w:rPr>
            <w:rFonts w:cs="Times New Roman"/>
            <w:szCs w:val="24"/>
          </w:rPr>
          <w:delText xml:space="preserve"> 2010a. Extracting Source Code from E-Mails. </w:delText>
        </w:r>
        <w:r w:rsidRPr="007C4EAF" w:rsidDel="007C4EAF">
          <w:rPr>
            <w:rFonts w:cs="Times New Roman"/>
            <w:i/>
            <w:iCs/>
            <w:szCs w:val="24"/>
          </w:rPr>
          <w:delText>2010 IEEE 18th International Conference on Program Comprehension</w:delText>
        </w:r>
        <w:r w:rsidRPr="007C4EAF" w:rsidDel="007C4EAF">
          <w:rPr>
            <w:rFonts w:cs="Times New Roman"/>
            <w:szCs w:val="24"/>
          </w:rPr>
          <w:delText>, IEEE, 24–33.</w:delText>
        </w:r>
      </w:del>
    </w:p>
    <w:p w14:paraId="37601CA6" w14:textId="335B1703" w:rsidR="007C4EAF" w:rsidRPr="007C4EAF" w:rsidDel="007C4EAF" w:rsidRDefault="007C4EAF" w:rsidP="007C4EAF">
      <w:pPr>
        <w:pStyle w:val="Bibliography"/>
        <w:rPr>
          <w:del w:id="292" w:author="blake grills" w:date="2020-03-23T13:49:00Z"/>
          <w:rFonts w:cs="Times New Roman"/>
          <w:szCs w:val="24"/>
        </w:rPr>
      </w:pPr>
      <w:del w:id="293" w:author="blake grills" w:date="2020-03-23T13:49:00Z">
        <w:r w:rsidRPr="007C4EAF" w:rsidDel="007C4EAF">
          <w:rPr>
            <w:rFonts w:cs="Times New Roman"/>
            <w:smallCaps/>
            <w:szCs w:val="24"/>
          </w:rPr>
          <w:delText>Bacchelli, A., Lanza, M., and Robbes, R.</w:delText>
        </w:r>
        <w:r w:rsidRPr="007C4EAF" w:rsidDel="007C4EAF">
          <w:rPr>
            <w:rFonts w:cs="Times New Roman"/>
            <w:szCs w:val="24"/>
          </w:rPr>
          <w:delText xml:space="preserve"> 2010b. Linking e-mails and source code artifacts. </w:delText>
        </w:r>
        <w:r w:rsidRPr="007C4EAF" w:rsidDel="007C4EAF">
          <w:rPr>
            <w:rFonts w:cs="Times New Roman"/>
            <w:i/>
            <w:iCs/>
            <w:szCs w:val="24"/>
          </w:rPr>
          <w:delText>Proceedings of the 32nd ACM/IEEE International Conference on Software Engineering - ICSE ’10</w:delText>
        </w:r>
        <w:r w:rsidRPr="007C4EAF" w:rsidDel="007C4EAF">
          <w:rPr>
            <w:rFonts w:cs="Times New Roman"/>
            <w:szCs w:val="24"/>
          </w:rPr>
          <w:delText>, ACM Press, 375.</w:delText>
        </w:r>
      </w:del>
    </w:p>
    <w:p w14:paraId="7D37E7CA" w14:textId="1F116385" w:rsidR="007C4EAF" w:rsidRPr="007C4EAF" w:rsidDel="007C4EAF" w:rsidRDefault="007C4EAF" w:rsidP="007C4EAF">
      <w:pPr>
        <w:pStyle w:val="Bibliography"/>
        <w:rPr>
          <w:del w:id="294" w:author="blake grills" w:date="2020-03-23T13:49:00Z"/>
          <w:rFonts w:cs="Times New Roman"/>
          <w:szCs w:val="24"/>
        </w:rPr>
      </w:pPr>
      <w:del w:id="295" w:author="blake grills" w:date="2020-03-23T13:49:00Z">
        <w:r w:rsidRPr="007C4EAF" w:rsidDel="007C4EAF">
          <w:rPr>
            <w:rFonts w:cs="Times New Roman"/>
            <w:smallCaps/>
            <w:szCs w:val="24"/>
          </w:rPr>
          <w:delText>Binkley, D., Lawrie, D., Hill, E., et al.</w:delText>
        </w:r>
        <w:r w:rsidRPr="007C4EAF" w:rsidDel="007C4EAF">
          <w:rPr>
            <w:rFonts w:cs="Times New Roman"/>
            <w:szCs w:val="24"/>
          </w:rPr>
          <w:delText xml:space="preserve"> 2013. Task-Driven Software Summarization. </w:delText>
        </w:r>
        <w:r w:rsidRPr="007C4EAF" w:rsidDel="007C4EAF">
          <w:rPr>
            <w:rFonts w:cs="Times New Roman"/>
            <w:i/>
            <w:iCs/>
            <w:szCs w:val="24"/>
          </w:rPr>
          <w:delText>2013 IEEE International Conference on Software Maintenance</w:delText>
        </w:r>
        <w:r w:rsidRPr="007C4EAF" w:rsidDel="007C4EAF">
          <w:rPr>
            <w:rFonts w:cs="Times New Roman"/>
            <w:szCs w:val="24"/>
          </w:rPr>
          <w:delText>, IEEE, 432–435.</w:delText>
        </w:r>
      </w:del>
    </w:p>
    <w:p w14:paraId="64C42844" w14:textId="2B5974CA" w:rsidR="007C4EAF" w:rsidRPr="007C4EAF" w:rsidDel="007C4EAF" w:rsidRDefault="007C4EAF" w:rsidP="007C4EAF">
      <w:pPr>
        <w:pStyle w:val="Bibliography"/>
        <w:rPr>
          <w:del w:id="296" w:author="blake grills" w:date="2020-03-23T13:49:00Z"/>
          <w:rFonts w:cs="Times New Roman"/>
          <w:szCs w:val="24"/>
        </w:rPr>
      </w:pPr>
      <w:del w:id="297" w:author="blake grills" w:date="2020-03-23T13:49:00Z">
        <w:r w:rsidRPr="007C4EAF" w:rsidDel="007C4EAF">
          <w:rPr>
            <w:rFonts w:cs="Times New Roman"/>
            <w:smallCaps/>
            <w:szCs w:val="24"/>
          </w:rPr>
          <w:delText>Borstler, J. and Paech, B.</w:delText>
        </w:r>
        <w:r w:rsidRPr="007C4EAF" w:rsidDel="007C4EAF">
          <w:rPr>
            <w:rFonts w:cs="Times New Roman"/>
            <w:szCs w:val="24"/>
          </w:rPr>
          <w:delText xml:space="preserve"> 2016. The Role of Method Chains and Comments in Software Readability and Comprehension—An Experiment. </w:delText>
        </w:r>
        <w:r w:rsidRPr="007C4EAF" w:rsidDel="007C4EAF">
          <w:rPr>
            <w:rFonts w:cs="Times New Roman"/>
            <w:i/>
            <w:iCs/>
            <w:szCs w:val="24"/>
          </w:rPr>
          <w:delText>IEEE Transactions on Software Engineering</w:delText>
        </w:r>
        <w:r w:rsidRPr="007C4EAF" w:rsidDel="007C4EAF">
          <w:rPr>
            <w:rFonts w:cs="Times New Roman"/>
            <w:szCs w:val="24"/>
          </w:rPr>
          <w:delText xml:space="preserve"> </w:delText>
        </w:r>
        <w:r w:rsidRPr="007C4EAF" w:rsidDel="007C4EAF">
          <w:rPr>
            <w:rFonts w:cs="Times New Roman"/>
            <w:i/>
            <w:iCs/>
            <w:szCs w:val="24"/>
          </w:rPr>
          <w:delText>42</w:delText>
        </w:r>
        <w:r w:rsidRPr="007C4EAF" w:rsidDel="007C4EAF">
          <w:rPr>
            <w:rFonts w:cs="Times New Roman"/>
            <w:szCs w:val="24"/>
          </w:rPr>
          <w:delText>, 9, 886–898.</w:delText>
        </w:r>
      </w:del>
    </w:p>
    <w:p w14:paraId="5449AA85" w14:textId="4368611F" w:rsidR="007C4EAF" w:rsidRPr="007C4EAF" w:rsidDel="007C4EAF" w:rsidRDefault="007C4EAF" w:rsidP="007C4EAF">
      <w:pPr>
        <w:pStyle w:val="Bibliography"/>
        <w:rPr>
          <w:del w:id="298" w:author="blake grills" w:date="2020-03-23T13:49:00Z"/>
          <w:rFonts w:cs="Times New Roman"/>
          <w:szCs w:val="24"/>
        </w:rPr>
      </w:pPr>
      <w:del w:id="299" w:author="blake grills" w:date="2020-03-23T13:49:00Z">
        <w:r w:rsidRPr="007C4EAF" w:rsidDel="007C4EAF">
          <w:rPr>
            <w:rFonts w:cs="Times New Roman"/>
            <w:smallCaps/>
            <w:szCs w:val="24"/>
          </w:rPr>
          <w:delText>Chen, H., Huang, Y., Liu, Z., Chen, X., Zhou, F., and Luo, X.</w:delText>
        </w:r>
        <w:r w:rsidRPr="007C4EAF" w:rsidDel="007C4EAF">
          <w:rPr>
            <w:rFonts w:cs="Times New Roman"/>
            <w:szCs w:val="24"/>
          </w:rPr>
          <w:delText xml:space="preserve"> 2019. Automatically detecting the scopes of source code comments. </w:delText>
        </w:r>
        <w:r w:rsidRPr="007C4EAF" w:rsidDel="007C4EAF">
          <w:rPr>
            <w:rFonts w:cs="Times New Roman"/>
            <w:i/>
            <w:iCs/>
            <w:szCs w:val="24"/>
          </w:rPr>
          <w:delText>Journal of Systems and Software</w:delText>
        </w:r>
        <w:r w:rsidRPr="007C4EAF" w:rsidDel="007C4EAF">
          <w:rPr>
            <w:rFonts w:cs="Times New Roman"/>
            <w:szCs w:val="24"/>
          </w:rPr>
          <w:delText xml:space="preserve"> </w:delText>
        </w:r>
        <w:r w:rsidRPr="007C4EAF" w:rsidDel="007C4EAF">
          <w:rPr>
            <w:rFonts w:cs="Times New Roman"/>
            <w:i/>
            <w:iCs/>
            <w:szCs w:val="24"/>
          </w:rPr>
          <w:delText>153</w:delText>
        </w:r>
        <w:r w:rsidRPr="007C4EAF" w:rsidDel="007C4EAF">
          <w:rPr>
            <w:rFonts w:cs="Times New Roman"/>
            <w:szCs w:val="24"/>
          </w:rPr>
          <w:delText>, 45–63.</w:delText>
        </w:r>
      </w:del>
    </w:p>
    <w:p w14:paraId="291F86C9" w14:textId="3E84A240" w:rsidR="007C4EAF" w:rsidRPr="007C4EAF" w:rsidDel="007C4EAF" w:rsidRDefault="007C4EAF" w:rsidP="007C4EAF">
      <w:pPr>
        <w:pStyle w:val="Bibliography"/>
        <w:rPr>
          <w:del w:id="300" w:author="blake grills" w:date="2020-03-23T13:49:00Z"/>
          <w:rFonts w:cs="Times New Roman"/>
          <w:szCs w:val="24"/>
        </w:rPr>
      </w:pPr>
      <w:del w:id="301" w:author="blake grills" w:date="2020-03-23T13:49:00Z">
        <w:r w:rsidRPr="007C4EAF" w:rsidDel="007C4EAF">
          <w:rPr>
            <w:rFonts w:cs="Times New Roman"/>
            <w:smallCaps/>
            <w:szCs w:val="24"/>
          </w:rPr>
          <w:delText>Collard, M.L. and Maletic, J.I.</w:delText>
        </w:r>
        <w:r w:rsidRPr="007C4EAF" w:rsidDel="007C4EAF">
          <w:rPr>
            <w:rFonts w:cs="Times New Roman"/>
            <w:szCs w:val="24"/>
          </w:rPr>
          <w:delText xml:space="preserve"> srcML. </w:delText>
        </w:r>
        <w:r w:rsidRPr="007C4EAF" w:rsidDel="007C4EAF">
          <w:rPr>
            <w:rFonts w:cs="Times New Roman"/>
            <w:i/>
            <w:iCs/>
            <w:szCs w:val="24"/>
          </w:rPr>
          <w:delText>srcML</w:delText>
        </w:r>
        <w:r w:rsidRPr="007C4EAF" w:rsidDel="007C4EAF">
          <w:rPr>
            <w:rFonts w:cs="Times New Roman"/>
            <w:szCs w:val="24"/>
          </w:rPr>
          <w:delText>.</w:delText>
        </w:r>
      </w:del>
    </w:p>
    <w:p w14:paraId="39829806" w14:textId="4022D993" w:rsidR="007C4EAF" w:rsidRPr="007C4EAF" w:rsidDel="007C4EAF" w:rsidRDefault="007C4EAF" w:rsidP="007C4EAF">
      <w:pPr>
        <w:pStyle w:val="Bibliography"/>
        <w:rPr>
          <w:del w:id="302" w:author="blake grills" w:date="2020-03-23T13:49:00Z"/>
          <w:rFonts w:cs="Times New Roman"/>
          <w:szCs w:val="24"/>
        </w:rPr>
      </w:pPr>
      <w:del w:id="303" w:author="blake grills" w:date="2020-03-23T13:49:00Z">
        <w:r w:rsidRPr="007C4EAF" w:rsidDel="007C4EAF">
          <w:rPr>
            <w:rFonts w:cs="Times New Roman"/>
            <w:smallCaps/>
            <w:szCs w:val="24"/>
          </w:rPr>
          <w:delText>Cortes-Coy, L.F., Linares-Vasquez, M., Aponte, J., and Poshyvanyk, D.</w:delText>
        </w:r>
        <w:r w:rsidRPr="007C4EAF" w:rsidDel="007C4EAF">
          <w:rPr>
            <w:rFonts w:cs="Times New Roman"/>
            <w:szCs w:val="24"/>
          </w:rPr>
          <w:delText xml:space="preserve"> 2014. On Automatically Generating Commit Messages via Summarization of Source Code Changes. </w:delText>
        </w:r>
        <w:r w:rsidRPr="007C4EAF" w:rsidDel="007C4EAF">
          <w:rPr>
            <w:rFonts w:cs="Times New Roman"/>
            <w:i/>
            <w:iCs/>
            <w:szCs w:val="24"/>
          </w:rPr>
          <w:delText>2014 IEEE 14th International Working Conference on Source Code Analysis and Manipulation</w:delText>
        </w:r>
        <w:r w:rsidRPr="007C4EAF" w:rsidDel="007C4EAF">
          <w:rPr>
            <w:rFonts w:cs="Times New Roman"/>
            <w:szCs w:val="24"/>
          </w:rPr>
          <w:delText>, IEEE, 275–284.</w:delText>
        </w:r>
      </w:del>
    </w:p>
    <w:p w14:paraId="620EF133" w14:textId="703EC405" w:rsidR="007C4EAF" w:rsidRPr="007C4EAF" w:rsidDel="007C4EAF" w:rsidRDefault="007C4EAF" w:rsidP="007C4EAF">
      <w:pPr>
        <w:pStyle w:val="Bibliography"/>
        <w:rPr>
          <w:del w:id="304" w:author="blake grills" w:date="2020-03-23T13:49:00Z"/>
          <w:rFonts w:cs="Times New Roman"/>
          <w:szCs w:val="24"/>
        </w:rPr>
      </w:pPr>
      <w:del w:id="305" w:author="blake grills" w:date="2020-03-23T13:49:00Z">
        <w:r w:rsidRPr="007C4EAF" w:rsidDel="007C4EAF">
          <w:rPr>
            <w:rFonts w:cs="Times New Roman"/>
            <w:smallCaps/>
            <w:szCs w:val="24"/>
          </w:rPr>
          <w:delText>Détienne, F.</w:delText>
        </w:r>
        <w:r w:rsidRPr="007C4EAF" w:rsidDel="007C4EAF">
          <w:rPr>
            <w:rFonts w:cs="Times New Roman"/>
            <w:szCs w:val="24"/>
          </w:rPr>
          <w:delText xml:space="preserve"> 1990. Expert Programming Knowledge: A Schema-based Approach. In: </w:delText>
        </w:r>
        <w:r w:rsidRPr="007C4EAF" w:rsidDel="007C4EAF">
          <w:rPr>
            <w:rFonts w:cs="Times New Roman"/>
            <w:i/>
            <w:iCs/>
            <w:szCs w:val="24"/>
          </w:rPr>
          <w:delText>Psychology of Programming</w:delText>
        </w:r>
        <w:r w:rsidRPr="007C4EAF" w:rsidDel="007C4EAF">
          <w:rPr>
            <w:rFonts w:cs="Times New Roman"/>
            <w:szCs w:val="24"/>
          </w:rPr>
          <w:delText>. Elsevier, 205–222.</w:delText>
        </w:r>
      </w:del>
    </w:p>
    <w:p w14:paraId="72481541" w14:textId="52BF7C2B" w:rsidR="007C4EAF" w:rsidRPr="007C4EAF" w:rsidDel="007C4EAF" w:rsidRDefault="007C4EAF" w:rsidP="007C4EAF">
      <w:pPr>
        <w:pStyle w:val="Bibliography"/>
        <w:rPr>
          <w:del w:id="306" w:author="blake grills" w:date="2020-03-23T13:49:00Z"/>
          <w:rFonts w:cs="Times New Roman"/>
          <w:szCs w:val="24"/>
        </w:rPr>
      </w:pPr>
      <w:del w:id="307" w:author="blake grills" w:date="2020-03-23T13:49:00Z">
        <w:r w:rsidRPr="007C4EAF" w:rsidDel="007C4EAF">
          <w:rPr>
            <w:rFonts w:cs="Times New Roman"/>
            <w:smallCaps/>
            <w:szCs w:val="24"/>
          </w:rPr>
          <w:delText>Dolfing, H.</w:delText>
        </w:r>
        <w:r w:rsidRPr="007C4EAF" w:rsidDel="007C4EAF">
          <w:rPr>
            <w:rFonts w:cs="Times New Roman"/>
            <w:szCs w:val="24"/>
          </w:rPr>
          <w:delText xml:space="preserve"> 2019. Case Study 4: The $440 Million Software Error at Knight Capital. In: </w:delText>
        </w:r>
        <w:r w:rsidRPr="007C4EAF" w:rsidDel="007C4EAF">
          <w:rPr>
            <w:rFonts w:cs="Times New Roman"/>
            <w:i/>
            <w:iCs/>
            <w:szCs w:val="24"/>
          </w:rPr>
          <w:delText>The Project Success Model</w:delText>
        </w:r>
        <w:r w:rsidRPr="007C4EAF" w:rsidDel="007C4EAF">
          <w:rPr>
            <w:rFonts w:cs="Times New Roman"/>
            <w:szCs w:val="24"/>
          </w:rPr>
          <w:delText>. Amazon.com Services LLC.</w:delText>
        </w:r>
      </w:del>
    </w:p>
    <w:p w14:paraId="526455C0" w14:textId="4C9B551C" w:rsidR="007C4EAF" w:rsidRPr="007C4EAF" w:rsidDel="007C4EAF" w:rsidRDefault="007C4EAF" w:rsidP="007C4EAF">
      <w:pPr>
        <w:pStyle w:val="Bibliography"/>
        <w:rPr>
          <w:del w:id="308" w:author="blake grills" w:date="2020-03-23T13:49:00Z"/>
          <w:rFonts w:cs="Times New Roman"/>
          <w:szCs w:val="24"/>
        </w:rPr>
      </w:pPr>
      <w:del w:id="309" w:author="blake grills" w:date="2020-03-23T13:49:00Z">
        <w:r w:rsidRPr="007C4EAF" w:rsidDel="007C4EAF">
          <w:rPr>
            <w:rFonts w:cs="Times New Roman"/>
            <w:smallCaps/>
            <w:szCs w:val="24"/>
          </w:rPr>
          <w:delText>Flisar, J. and Podgorelec, V.</w:delText>
        </w:r>
        <w:r w:rsidRPr="007C4EAF" w:rsidDel="007C4EAF">
          <w:rPr>
            <w:rFonts w:cs="Times New Roman"/>
            <w:szCs w:val="24"/>
          </w:rPr>
          <w:delText xml:space="preserve"> 2019. Identification of Self-Admitted Technical Debt Using Enhanced Feature Selection Based on Word Embedding.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06475–106494.</w:delText>
        </w:r>
      </w:del>
    </w:p>
    <w:p w14:paraId="6E3A7965" w14:textId="32895D18" w:rsidR="007C4EAF" w:rsidRPr="007C4EAF" w:rsidDel="007C4EAF" w:rsidRDefault="007C4EAF" w:rsidP="007C4EAF">
      <w:pPr>
        <w:pStyle w:val="Bibliography"/>
        <w:rPr>
          <w:del w:id="310" w:author="blake grills" w:date="2020-03-23T13:49:00Z"/>
          <w:rFonts w:cs="Times New Roman"/>
          <w:szCs w:val="24"/>
        </w:rPr>
      </w:pPr>
      <w:del w:id="311" w:author="blake grills" w:date="2020-03-23T13:49:00Z">
        <w:r w:rsidRPr="007C4EAF" w:rsidDel="007C4EAF">
          <w:rPr>
            <w:rFonts w:cs="Times New Roman"/>
            <w:smallCaps/>
            <w:szCs w:val="24"/>
          </w:rPr>
          <w:delText>Fluri, B., Wursch, M., and Gall, H.C.</w:delText>
        </w:r>
        <w:r w:rsidRPr="007C4EAF" w:rsidDel="007C4EAF">
          <w:rPr>
            <w:rFonts w:cs="Times New Roman"/>
            <w:szCs w:val="24"/>
          </w:rPr>
          <w:delText xml:space="preserve"> 2007. Do Code and Comments Co-Evolve? On the Relation between Source Code and Comment Changes. </w:delText>
        </w:r>
        <w:r w:rsidRPr="007C4EAF" w:rsidDel="007C4EAF">
          <w:rPr>
            <w:rFonts w:cs="Times New Roman"/>
            <w:i/>
            <w:iCs/>
            <w:szCs w:val="24"/>
          </w:rPr>
          <w:delText>14th Working Conference on Reverse Engineering (WCRE 2007)</w:delText>
        </w:r>
        <w:r w:rsidRPr="007C4EAF" w:rsidDel="007C4EAF">
          <w:rPr>
            <w:rFonts w:cs="Times New Roman"/>
            <w:szCs w:val="24"/>
          </w:rPr>
          <w:delText>, IEEE, 70–79.</w:delText>
        </w:r>
      </w:del>
    </w:p>
    <w:p w14:paraId="544FFEF1" w14:textId="64A5EDBA" w:rsidR="007C4EAF" w:rsidRPr="007C4EAF" w:rsidDel="007C4EAF" w:rsidRDefault="007C4EAF" w:rsidP="007C4EAF">
      <w:pPr>
        <w:pStyle w:val="Bibliography"/>
        <w:rPr>
          <w:del w:id="312" w:author="blake grills" w:date="2020-03-23T13:49:00Z"/>
          <w:rFonts w:cs="Times New Roman"/>
          <w:szCs w:val="24"/>
        </w:rPr>
      </w:pPr>
      <w:del w:id="313" w:author="blake grills" w:date="2020-03-23T13:49:00Z">
        <w:r w:rsidRPr="007C4EAF" w:rsidDel="007C4EAF">
          <w:rPr>
            <w:rFonts w:cs="Times New Roman"/>
            <w:smallCaps/>
            <w:szCs w:val="24"/>
          </w:rPr>
          <w:delText>Haiduc, S., Aponte, J., Moreno, L., and Marcus, A.</w:delText>
        </w:r>
        <w:r w:rsidRPr="007C4EAF" w:rsidDel="007C4EAF">
          <w:rPr>
            <w:rFonts w:cs="Times New Roman"/>
            <w:szCs w:val="24"/>
          </w:rPr>
          <w:delText xml:space="preserve"> 2010a. On the Use of Automated Text Summarization Techniques for Summarizing Source Code. </w:delText>
        </w:r>
        <w:r w:rsidRPr="007C4EAF" w:rsidDel="007C4EAF">
          <w:rPr>
            <w:rFonts w:cs="Times New Roman"/>
            <w:i/>
            <w:iCs/>
            <w:szCs w:val="24"/>
          </w:rPr>
          <w:delText>2010 17th Working Conference on Reverse Engineering</w:delText>
        </w:r>
        <w:r w:rsidRPr="007C4EAF" w:rsidDel="007C4EAF">
          <w:rPr>
            <w:rFonts w:cs="Times New Roman"/>
            <w:szCs w:val="24"/>
          </w:rPr>
          <w:delText>, IEEE, 35–44.</w:delText>
        </w:r>
      </w:del>
    </w:p>
    <w:p w14:paraId="1BF44915" w14:textId="6A82BB04" w:rsidR="007C4EAF" w:rsidRPr="007C4EAF" w:rsidDel="007C4EAF" w:rsidRDefault="007C4EAF" w:rsidP="007C4EAF">
      <w:pPr>
        <w:pStyle w:val="Bibliography"/>
        <w:rPr>
          <w:del w:id="314" w:author="blake grills" w:date="2020-03-23T13:49:00Z"/>
          <w:rFonts w:cs="Times New Roman"/>
          <w:szCs w:val="24"/>
        </w:rPr>
      </w:pPr>
      <w:del w:id="315" w:author="blake grills" w:date="2020-03-23T13:49:00Z">
        <w:r w:rsidRPr="007C4EAF" w:rsidDel="007C4EAF">
          <w:rPr>
            <w:rFonts w:cs="Times New Roman"/>
            <w:smallCaps/>
            <w:szCs w:val="24"/>
          </w:rPr>
          <w:delText>Haiduc, S., Aponte, J., Moreno, L., and Marcus, A.</w:delText>
        </w:r>
        <w:r w:rsidRPr="007C4EAF" w:rsidDel="007C4EAF">
          <w:rPr>
            <w:rFonts w:cs="Times New Roman"/>
            <w:szCs w:val="24"/>
          </w:rPr>
          <w:delText xml:space="preserve"> 2010b. On the Use of Automated Text Summarization Techniques for Summarizing Source Code. </w:delText>
        </w:r>
        <w:r w:rsidRPr="007C4EAF" w:rsidDel="007C4EAF">
          <w:rPr>
            <w:rFonts w:cs="Times New Roman"/>
            <w:i/>
            <w:iCs/>
            <w:szCs w:val="24"/>
          </w:rPr>
          <w:delText>2010 17th Working Conference on Reverse Engineering</w:delText>
        </w:r>
        <w:r w:rsidRPr="007C4EAF" w:rsidDel="007C4EAF">
          <w:rPr>
            <w:rFonts w:cs="Times New Roman"/>
            <w:szCs w:val="24"/>
          </w:rPr>
          <w:delText>, IEEE, 35–44.</w:delText>
        </w:r>
      </w:del>
    </w:p>
    <w:p w14:paraId="05A462D4" w14:textId="291A799E" w:rsidR="007C4EAF" w:rsidRPr="007C4EAF" w:rsidDel="007C4EAF" w:rsidRDefault="007C4EAF" w:rsidP="007C4EAF">
      <w:pPr>
        <w:pStyle w:val="Bibliography"/>
        <w:rPr>
          <w:del w:id="316" w:author="blake grills" w:date="2020-03-23T13:49:00Z"/>
          <w:rFonts w:cs="Times New Roman"/>
          <w:szCs w:val="24"/>
        </w:rPr>
      </w:pPr>
      <w:del w:id="317" w:author="blake grills" w:date="2020-03-23T13:49:00Z">
        <w:r w:rsidRPr="007C4EAF" w:rsidDel="007C4EAF">
          <w:rPr>
            <w:rFonts w:cs="Times New Roman"/>
            <w:smallCaps/>
            <w:szCs w:val="24"/>
          </w:rPr>
          <w:delText>Haouari, D., Sahraoui, H., and Langlais, P.</w:delText>
        </w:r>
        <w:r w:rsidRPr="007C4EAF" w:rsidDel="007C4EAF">
          <w:rPr>
            <w:rFonts w:cs="Times New Roman"/>
            <w:szCs w:val="24"/>
          </w:rPr>
          <w:delText xml:space="preserve"> 2011. How Good is Your Comment? A Study of Comments in Java Programs. </w:delText>
        </w:r>
        <w:r w:rsidRPr="007C4EAF" w:rsidDel="007C4EAF">
          <w:rPr>
            <w:rFonts w:cs="Times New Roman"/>
            <w:i/>
            <w:iCs/>
            <w:szCs w:val="24"/>
          </w:rPr>
          <w:delText>2011 International Symposium on Empirical Software Engineering and Measurement</w:delText>
        </w:r>
        <w:r w:rsidRPr="007C4EAF" w:rsidDel="007C4EAF">
          <w:rPr>
            <w:rFonts w:cs="Times New Roman"/>
            <w:szCs w:val="24"/>
          </w:rPr>
          <w:delText>, IEEE, 137–146.</w:delText>
        </w:r>
      </w:del>
    </w:p>
    <w:p w14:paraId="0E701B56" w14:textId="408E9801" w:rsidR="007C4EAF" w:rsidRPr="007C4EAF" w:rsidDel="007C4EAF" w:rsidRDefault="007C4EAF" w:rsidP="007C4EAF">
      <w:pPr>
        <w:pStyle w:val="Bibliography"/>
        <w:rPr>
          <w:del w:id="318" w:author="blake grills" w:date="2020-03-23T13:49:00Z"/>
          <w:rFonts w:cs="Times New Roman"/>
          <w:szCs w:val="24"/>
        </w:rPr>
      </w:pPr>
      <w:del w:id="319" w:author="blake grills" w:date="2020-03-23T13:49:00Z">
        <w:r w:rsidRPr="007C4EAF" w:rsidDel="007C4EAF">
          <w:rPr>
            <w:rFonts w:cs="Times New Roman"/>
            <w:smallCaps/>
            <w:szCs w:val="24"/>
          </w:rPr>
          <w:delText>Kohavi, R.</w:delText>
        </w:r>
        <w:r w:rsidRPr="007C4EAF" w:rsidDel="007C4EAF">
          <w:rPr>
            <w:rFonts w:cs="Times New Roman"/>
            <w:szCs w:val="24"/>
          </w:rPr>
          <w:delText xml:space="preserve"> A Study of Cross-Validation and Bootstrap for Accuracy Estimation and Model Selection. </w:delText>
        </w:r>
        <w:r w:rsidRPr="007C4EAF" w:rsidDel="007C4EAF">
          <w:rPr>
            <w:rFonts w:cs="Times New Roman"/>
            <w:i/>
            <w:iCs/>
            <w:szCs w:val="24"/>
          </w:rPr>
          <w:delText>IJACAI ’95</w:delText>
        </w:r>
        <w:r w:rsidRPr="007C4EAF" w:rsidDel="007C4EAF">
          <w:rPr>
            <w:rFonts w:cs="Times New Roman"/>
            <w:szCs w:val="24"/>
          </w:rPr>
          <w:delText>, 7.</w:delText>
        </w:r>
      </w:del>
    </w:p>
    <w:p w14:paraId="7DD56E2E" w14:textId="4A12FE69" w:rsidR="007C4EAF" w:rsidRPr="007C4EAF" w:rsidDel="007C4EAF" w:rsidRDefault="007C4EAF" w:rsidP="007C4EAF">
      <w:pPr>
        <w:pStyle w:val="Bibliography"/>
        <w:rPr>
          <w:del w:id="320" w:author="blake grills" w:date="2020-03-23T13:49:00Z"/>
          <w:rFonts w:cs="Times New Roman"/>
          <w:szCs w:val="24"/>
        </w:rPr>
      </w:pPr>
      <w:del w:id="321" w:author="blake grills" w:date="2020-03-23T13:49:00Z">
        <w:r w:rsidRPr="007C4EAF" w:rsidDel="007C4EAF">
          <w:rPr>
            <w:rFonts w:cs="Times New Roman"/>
            <w:smallCaps/>
            <w:szCs w:val="24"/>
          </w:rPr>
          <w:delText>Linares-Vasquez, M., Cortes-Coy, L.F., Aponte, J., and Poshyvanyk, D.</w:delText>
        </w:r>
        <w:r w:rsidRPr="007C4EAF" w:rsidDel="007C4EAF">
          <w:rPr>
            <w:rFonts w:cs="Times New Roman"/>
            <w:szCs w:val="24"/>
          </w:rPr>
          <w:delText xml:space="preserve"> 2015. ChangeScribe: A Tool for Automatically Generating Commit Messages. </w:delText>
        </w:r>
        <w:r w:rsidRPr="007C4EAF" w:rsidDel="007C4EAF">
          <w:rPr>
            <w:rFonts w:cs="Times New Roman"/>
            <w:i/>
            <w:iCs/>
            <w:szCs w:val="24"/>
          </w:rPr>
          <w:delText>2015 IEEE/ACM 37th IEEE International Conference on Software Engineering</w:delText>
        </w:r>
        <w:r w:rsidRPr="007C4EAF" w:rsidDel="007C4EAF">
          <w:rPr>
            <w:rFonts w:cs="Times New Roman"/>
            <w:szCs w:val="24"/>
          </w:rPr>
          <w:delText>, IEEE, 709–712.</w:delText>
        </w:r>
      </w:del>
    </w:p>
    <w:p w14:paraId="7FF0E6E6" w14:textId="59789E92" w:rsidR="007C4EAF" w:rsidRPr="007C4EAF" w:rsidDel="007C4EAF" w:rsidRDefault="007C4EAF" w:rsidP="007C4EAF">
      <w:pPr>
        <w:pStyle w:val="Bibliography"/>
        <w:rPr>
          <w:del w:id="322" w:author="blake grills" w:date="2020-03-23T13:49:00Z"/>
          <w:rFonts w:cs="Times New Roman"/>
          <w:szCs w:val="24"/>
        </w:rPr>
      </w:pPr>
      <w:del w:id="323" w:author="blake grills" w:date="2020-03-23T13:49:00Z">
        <w:r w:rsidRPr="007C4EAF" w:rsidDel="007C4EAF">
          <w:rPr>
            <w:rFonts w:cs="Times New Roman"/>
            <w:smallCaps/>
            <w:szCs w:val="24"/>
          </w:rPr>
          <w:delText>Liu, M., Lang, B., and Gu, Z.</w:delText>
        </w:r>
        <w:r w:rsidRPr="007C4EAF" w:rsidDel="007C4EAF">
          <w:rPr>
            <w:rFonts w:cs="Times New Roman"/>
            <w:szCs w:val="24"/>
          </w:rPr>
          <w:delText xml:space="preserve"> Calculating Semantic Similarity between Academic Articles using Topic Event and Ontology. 21.</w:delText>
        </w:r>
      </w:del>
    </w:p>
    <w:p w14:paraId="57D70010" w14:textId="766460E9" w:rsidR="007C4EAF" w:rsidRPr="007C4EAF" w:rsidDel="007C4EAF" w:rsidRDefault="007C4EAF" w:rsidP="007C4EAF">
      <w:pPr>
        <w:pStyle w:val="Bibliography"/>
        <w:rPr>
          <w:del w:id="324" w:author="blake grills" w:date="2020-03-23T13:49:00Z"/>
          <w:rFonts w:cs="Times New Roman"/>
          <w:szCs w:val="24"/>
        </w:rPr>
      </w:pPr>
      <w:del w:id="325" w:author="blake grills" w:date="2020-03-23T13:49:00Z">
        <w:r w:rsidRPr="007C4EAF" w:rsidDel="007C4EAF">
          <w:rPr>
            <w:rFonts w:cs="Times New Roman"/>
            <w:smallCaps/>
            <w:szCs w:val="24"/>
          </w:rPr>
          <w:delText>Maletic, J.I. and Kagdi, H.</w:delText>
        </w:r>
        <w:r w:rsidRPr="007C4EAF" w:rsidDel="007C4EAF">
          <w:rPr>
            <w:rFonts w:cs="Times New Roman"/>
            <w:szCs w:val="24"/>
          </w:rPr>
          <w:delText xml:space="preserve"> 2008. Expressiveness and effectiveness of program comprehension: Thoughts on future research directions. </w:delText>
        </w:r>
        <w:r w:rsidRPr="007C4EAF" w:rsidDel="007C4EAF">
          <w:rPr>
            <w:rFonts w:cs="Times New Roman"/>
            <w:i/>
            <w:iCs/>
            <w:szCs w:val="24"/>
          </w:rPr>
          <w:delText>2008 Frontiers of Software Maintenance</w:delText>
        </w:r>
        <w:r w:rsidRPr="007C4EAF" w:rsidDel="007C4EAF">
          <w:rPr>
            <w:rFonts w:cs="Times New Roman"/>
            <w:szCs w:val="24"/>
          </w:rPr>
          <w:delText>, IEEE, 31–37.</w:delText>
        </w:r>
      </w:del>
    </w:p>
    <w:p w14:paraId="6E2A3F0D" w14:textId="2F09252A" w:rsidR="007C4EAF" w:rsidRPr="007C4EAF" w:rsidDel="007C4EAF" w:rsidRDefault="007C4EAF" w:rsidP="007C4EAF">
      <w:pPr>
        <w:pStyle w:val="Bibliography"/>
        <w:rPr>
          <w:del w:id="326" w:author="blake grills" w:date="2020-03-23T13:49:00Z"/>
          <w:rFonts w:cs="Times New Roman"/>
          <w:szCs w:val="24"/>
        </w:rPr>
      </w:pPr>
      <w:del w:id="327" w:author="blake grills" w:date="2020-03-23T13:49:00Z">
        <w:r w:rsidRPr="007C4EAF" w:rsidDel="007C4EAF">
          <w:rPr>
            <w:rFonts w:cs="Times New Roman"/>
            <w:smallCaps/>
            <w:szCs w:val="24"/>
          </w:rPr>
          <w:delText>McBurney, P.W. and McMillan, C.</w:delText>
        </w:r>
        <w:r w:rsidRPr="007C4EAF" w:rsidDel="007C4EAF">
          <w:rPr>
            <w:rFonts w:cs="Times New Roman"/>
            <w:szCs w:val="24"/>
          </w:rPr>
          <w:delText xml:space="preserve"> 2016. Automatic Source Code Summarization of Context for Java Methods. </w:delText>
        </w:r>
        <w:r w:rsidRPr="007C4EAF" w:rsidDel="007C4EAF">
          <w:rPr>
            <w:rFonts w:cs="Times New Roman"/>
            <w:i/>
            <w:iCs/>
            <w:szCs w:val="24"/>
          </w:rPr>
          <w:delText>IEEE Transactions on Software Engineering</w:delText>
        </w:r>
        <w:r w:rsidRPr="007C4EAF" w:rsidDel="007C4EAF">
          <w:rPr>
            <w:rFonts w:cs="Times New Roman"/>
            <w:szCs w:val="24"/>
          </w:rPr>
          <w:delText xml:space="preserve"> </w:delText>
        </w:r>
        <w:r w:rsidRPr="007C4EAF" w:rsidDel="007C4EAF">
          <w:rPr>
            <w:rFonts w:cs="Times New Roman"/>
            <w:i/>
            <w:iCs/>
            <w:szCs w:val="24"/>
          </w:rPr>
          <w:delText>42</w:delText>
        </w:r>
        <w:r w:rsidRPr="007C4EAF" w:rsidDel="007C4EAF">
          <w:rPr>
            <w:rFonts w:cs="Times New Roman"/>
            <w:szCs w:val="24"/>
          </w:rPr>
          <w:delText>, 2, 103–119.</w:delText>
        </w:r>
      </w:del>
    </w:p>
    <w:p w14:paraId="65C1BC5F" w14:textId="0E0CB083" w:rsidR="007C4EAF" w:rsidRPr="007C4EAF" w:rsidDel="007C4EAF" w:rsidRDefault="007C4EAF" w:rsidP="007C4EAF">
      <w:pPr>
        <w:pStyle w:val="Bibliography"/>
        <w:rPr>
          <w:del w:id="328" w:author="blake grills" w:date="2020-03-23T13:49:00Z"/>
          <w:rFonts w:cs="Times New Roman"/>
          <w:szCs w:val="24"/>
        </w:rPr>
      </w:pPr>
      <w:del w:id="329" w:author="blake grills" w:date="2020-03-23T13:49:00Z">
        <w:r w:rsidRPr="007C4EAF" w:rsidDel="007C4EAF">
          <w:rPr>
            <w:rFonts w:cs="Times New Roman"/>
            <w:smallCaps/>
            <w:szCs w:val="24"/>
          </w:rPr>
          <w:delText>Movshovitz-Attias, D. and Cohen, W.W.</w:delText>
        </w:r>
        <w:r w:rsidRPr="007C4EAF" w:rsidDel="007C4EAF">
          <w:rPr>
            <w:rFonts w:cs="Times New Roman"/>
            <w:szCs w:val="24"/>
          </w:rPr>
          <w:delText xml:space="preserve"> Natural Language Models for Predicting Programming Comments. 6.</w:delText>
        </w:r>
      </w:del>
    </w:p>
    <w:p w14:paraId="54648305" w14:textId="7DF89A9C" w:rsidR="007C4EAF" w:rsidRPr="007C4EAF" w:rsidDel="007C4EAF" w:rsidRDefault="007C4EAF" w:rsidP="007C4EAF">
      <w:pPr>
        <w:pStyle w:val="Bibliography"/>
        <w:rPr>
          <w:del w:id="330" w:author="blake grills" w:date="2020-03-23T13:49:00Z"/>
          <w:rFonts w:cs="Times New Roman"/>
          <w:szCs w:val="24"/>
        </w:rPr>
      </w:pPr>
      <w:del w:id="331" w:author="blake grills" w:date="2020-03-23T13:49:00Z">
        <w:r w:rsidRPr="007C4EAF" w:rsidDel="007C4EAF">
          <w:rPr>
            <w:rFonts w:cs="Times New Roman"/>
            <w:smallCaps/>
            <w:szCs w:val="24"/>
          </w:rPr>
          <w:delText>Nakic-Alfirevic, T. and Durek, M.</w:delText>
        </w:r>
        <w:r w:rsidRPr="007C4EAF" w:rsidDel="007C4EAF">
          <w:rPr>
            <w:rFonts w:cs="Times New Roman"/>
            <w:szCs w:val="24"/>
          </w:rPr>
          <w:delText xml:space="preserve"> 2004. The Dvorak keyboard layout and possibilities of its regional adaptation. 6.</w:delText>
        </w:r>
      </w:del>
    </w:p>
    <w:p w14:paraId="2F032FFC" w14:textId="09B3C76D" w:rsidR="007C4EAF" w:rsidRPr="007C4EAF" w:rsidDel="007C4EAF" w:rsidRDefault="007C4EAF" w:rsidP="007C4EAF">
      <w:pPr>
        <w:pStyle w:val="Bibliography"/>
        <w:rPr>
          <w:del w:id="332" w:author="blake grills" w:date="2020-03-23T13:49:00Z"/>
          <w:rFonts w:cs="Times New Roman"/>
          <w:szCs w:val="24"/>
        </w:rPr>
      </w:pPr>
      <w:del w:id="333" w:author="blake grills" w:date="2020-03-23T13:49:00Z">
        <w:r w:rsidRPr="007C4EAF" w:rsidDel="007C4EAF">
          <w:rPr>
            <w:rFonts w:cs="Times New Roman"/>
            <w:smallCaps/>
            <w:szCs w:val="24"/>
          </w:rPr>
          <w:delText>Norvig, P.</w:delText>
        </w:r>
        <w:r w:rsidRPr="007C4EAF" w:rsidDel="007C4EAF">
          <w:rPr>
            <w:rFonts w:cs="Times New Roman"/>
            <w:szCs w:val="24"/>
          </w:rPr>
          <w:delText xml:space="preserve"> English Letter Frequency Counts: Mayzner Revisited or ETAOIN SRHLDCU. https://norvig.com/mayzner.html.</w:delText>
        </w:r>
      </w:del>
    </w:p>
    <w:p w14:paraId="28548FDE" w14:textId="689F9DD0" w:rsidR="007C4EAF" w:rsidRPr="007C4EAF" w:rsidDel="007C4EAF" w:rsidRDefault="007C4EAF" w:rsidP="007C4EAF">
      <w:pPr>
        <w:pStyle w:val="Bibliography"/>
        <w:rPr>
          <w:del w:id="334" w:author="blake grills" w:date="2020-03-23T13:49:00Z"/>
          <w:rFonts w:cs="Times New Roman"/>
          <w:szCs w:val="24"/>
        </w:rPr>
      </w:pPr>
      <w:del w:id="335" w:author="blake grills" w:date="2020-03-23T13:49:00Z">
        <w:r w:rsidRPr="007C4EAF" w:rsidDel="007C4EAF">
          <w:rPr>
            <w:rFonts w:cs="Times New Roman"/>
            <w:smallCaps/>
            <w:szCs w:val="24"/>
          </w:rPr>
          <w:delText>paper-esem-2011.pdf</w:delText>
        </w:r>
        <w:r w:rsidRPr="007C4EAF" w:rsidDel="007C4EAF">
          <w:rPr>
            <w:rFonts w:cs="Times New Roman"/>
            <w:szCs w:val="24"/>
          </w:rPr>
          <w:delText>. .</w:delText>
        </w:r>
      </w:del>
    </w:p>
    <w:p w14:paraId="4F200FC3" w14:textId="4227A0C4" w:rsidR="007C4EAF" w:rsidRPr="007C4EAF" w:rsidDel="007C4EAF" w:rsidRDefault="007C4EAF" w:rsidP="007C4EAF">
      <w:pPr>
        <w:pStyle w:val="Bibliography"/>
        <w:rPr>
          <w:del w:id="336" w:author="blake grills" w:date="2020-03-23T13:49:00Z"/>
          <w:rFonts w:cs="Times New Roman"/>
          <w:szCs w:val="24"/>
        </w:rPr>
      </w:pPr>
      <w:del w:id="337" w:author="blake grills" w:date="2020-03-23T13:49:00Z">
        <w:r w:rsidRPr="007C4EAF" w:rsidDel="007C4EAF">
          <w:rPr>
            <w:rFonts w:cs="Times New Roman"/>
            <w:smallCaps/>
            <w:szCs w:val="24"/>
          </w:rPr>
          <w:delText>Ren, Y. and Ji, D.</w:delText>
        </w:r>
        <w:r w:rsidRPr="007C4EAF" w:rsidDel="007C4EAF">
          <w:rPr>
            <w:rFonts w:cs="Times New Roman"/>
            <w:szCs w:val="24"/>
          </w:rPr>
          <w:delText xml:space="preserve"> 2019. Learning to Detect Deceptive Opinion Spam: A Survey.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42934–42945.</w:delText>
        </w:r>
      </w:del>
    </w:p>
    <w:p w14:paraId="1C099D0F" w14:textId="3BF15444" w:rsidR="007C4EAF" w:rsidRPr="007C4EAF" w:rsidDel="007C4EAF" w:rsidRDefault="007C4EAF" w:rsidP="007C4EAF">
      <w:pPr>
        <w:pStyle w:val="Bibliography"/>
        <w:rPr>
          <w:del w:id="338" w:author="blake grills" w:date="2020-03-23T13:49:00Z"/>
          <w:rFonts w:cs="Times New Roman"/>
          <w:szCs w:val="24"/>
        </w:rPr>
      </w:pPr>
      <w:del w:id="339" w:author="blake grills" w:date="2020-03-23T13:49:00Z">
        <w:r w:rsidRPr="007C4EAF" w:rsidDel="007C4EAF">
          <w:rPr>
            <w:rFonts w:cs="Times New Roman"/>
            <w:smallCaps/>
            <w:szCs w:val="24"/>
          </w:rPr>
          <w:delText>scikit-learn developers</w:delText>
        </w:r>
        <w:r w:rsidRPr="007C4EAF" w:rsidDel="007C4EAF">
          <w:rPr>
            <w:rFonts w:cs="Times New Roman"/>
            <w:szCs w:val="24"/>
          </w:rPr>
          <w:delText xml:space="preserve">. 1.10. Decision Trees. </w:delText>
        </w:r>
        <w:r w:rsidRPr="007C4EAF" w:rsidDel="007C4EAF">
          <w:rPr>
            <w:rFonts w:cs="Times New Roman"/>
            <w:i/>
            <w:iCs/>
            <w:szCs w:val="24"/>
          </w:rPr>
          <w:delText>scikit-learn</w:delText>
        </w:r>
        <w:r w:rsidRPr="007C4EAF" w:rsidDel="007C4EAF">
          <w:rPr>
            <w:rFonts w:cs="Times New Roman"/>
            <w:szCs w:val="24"/>
          </w:rPr>
          <w:delText>. https://scikit-learn.org/stable/modules/tree.html.</w:delText>
        </w:r>
      </w:del>
    </w:p>
    <w:p w14:paraId="37DB0D89" w14:textId="1488F681" w:rsidR="007C4EAF" w:rsidRPr="007C4EAF" w:rsidDel="007C4EAF" w:rsidRDefault="007C4EAF" w:rsidP="007C4EAF">
      <w:pPr>
        <w:pStyle w:val="Bibliography"/>
        <w:rPr>
          <w:del w:id="340" w:author="blake grills" w:date="2020-03-23T13:49:00Z"/>
          <w:rFonts w:cs="Times New Roman"/>
          <w:szCs w:val="24"/>
        </w:rPr>
      </w:pPr>
      <w:del w:id="341" w:author="blake grills" w:date="2020-03-23T13:49:00Z">
        <w:r w:rsidRPr="007C4EAF" w:rsidDel="007C4EAF">
          <w:rPr>
            <w:rFonts w:cs="Times New Roman"/>
            <w:smallCaps/>
            <w:szCs w:val="24"/>
          </w:rPr>
          <w:delText>SKLearn</w:delText>
        </w:r>
        <w:r w:rsidRPr="007C4EAF" w:rsidDel="007C4EAF">
          <w:rPr>
            <w:rFonts w:cs="Times New Roman"/>
            <w:szCs w:val="24"/>
          </w:rPr>
          <w:delText>. 2019. 1.10 Decision Tree 1.10.1 Classification. https://scikit-learn.org/stable/modules/tree.html.</w:delText>
        </w:r>
      </w:del>
    </w:p>
    <w:p w14:paraId="69A30660" w14:textId="54479005" w:rsidR="007C4EAF" w:rsidRPr="007C4EAF" w:rsidDel="007C4EAF" w:rsidRDefault="007C4EAF" w:rsidP="007C4EAF">
      <w:pPr>
        <w:pStyle w:val="Bibliography"/>
        <w:rPr>
          <w:del w:id="342" w:author="blake grills" w:date="2020-03-23T13:49:00Z"/>
          <w:rFonts w:cs="Times New Roman"/>
          <w:szCs w:val="24"/>
        </w:rPr>
      </w:pPr>
      <w:del w:id="343" w:author="blake grills" w:date="2020-03-23T13:49:00Z">
        <w:r w:rsidRPr="007C4EAF" w:rsidDel="007C4EAF">
          <w:rPr>
            <w:rFonts w:cs="Times New Roman"/>
            <w:smallCaps/>
            <w:szCs w:val="24"/>
          </w:rPr>
          <w:delText>Song, X., Sun, H., Wang, X., and Yan, J.</w:delText>
        </w:r>
        <w:r w:rsidRPr="007C4EAF" w:rsidDel="007C4EAF">
          <w:rPr>
            <w:rFonts w:cs="Times New Roman"/>
            <w:szCs w:val="24"/>
          </w:rPr>
          <w:delText xml:space="preserve"> 2019. A Survey of Automatic Generation of Source Code Comments: Algorithms and Techniques.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11411–111428.</w:delText>
        </w:r>
      </w:del>
    </w:p>
    <w:p w14:paraId="2E388743" w14:textId="338BB154" w:rsidR="007C4EAF" w:rsidRPr="007C4EAF" w:rsidDel="007C4EAF" w:rsidRDefault="007C4EAF" w:rsidP="007C4EAF">
      <w:pPr>
        <w:pStyle w:val="Bibliography"/>
        <w:rPr>
          <w:del w:id="344" w:author="blake grills" w:date="2020-03-23T13:49:00Z"/>
          <w:rFonts w:cs="Times New Roman"/>
          <w:szCs w:val="24"/>
        </w:rPr>
      </w:pPr>
      <w:del w:id="345" w:author="blake grills" w:date="2020-03-23T13:49:00Z">
        <w:r w:rsidRPr="007C4EAF" w:rsidDel="007C4EAF">
          <w:rPr>
            <w:rFonts w:cs="Times New Roman"/>
            <w:smallCaps/>
            <w:szCs w:val="24"/>
          </w:rPr>
          <w:delText>Steidl, D., Hummel, B., and Juergens, E.</w:delText>
        </w:r>
        <w:r w:rsidRPr="007C4EAF" w:rsidDel="007C4EAF">
          <w:rPr>
            <w:rFonts w:cs="Times New Roman"/>
            <w:szCs w:val="24"/>
          </w:rPr>
          <w:delText xml:space="preserve"> 2013. Quality analysis of source code comments. </w:delText>
        </w:r>
        <w:r w:rsidRPr="007C4EAF" w:rsidDel="007C4EAF">
          <w:rPr>
            <w:rFonts w:cs="Times New Roman"/>
            <w:i/>
            <w:iCs/>
            <w:szCs w:val="24"/>
          </w:rPr>
          <w:delText>2013 21st International Conference on Program Comprehension (ICPC)</w:delText>
        </w:r>
        <w:r w:rsidRPr="007C4EAF" w:rsidDel="007C4EAF">
          <w:rPr>
            <w:rFonts w:cs="Times New Roman"/>
            <w:szCs w:val="24"/>
          </w:rPr>
          <w:delText>, IEEE, 83–92.</w:delText>
        </w:r>
      </w:del>
    </w:p>
    <w:p w14:paraId="49A9EEE1" w14:textId="50803148" w:rsidR="007C4EAF" w:rsidRPr="007C4EAF" w:rsidDel="007C4EAF" w:rsidRDefault="007C4EAF" w:rsidP="007C4EAF">
      <w:pPr>
        <w:pStyle w:val="Bibliography"/>
        <w:rPr>
          <w:del w:id="346" w:author="blake grills" w:date="2020-03-23T13:49:00Z"/>
          <w:rFonts w:cs="Times New Roman"/>
          <w:szCs w:val="24"/>
        </w:rPr>
      </w:pPr>
      <w:del w:id="347" w:author="blake grills" w:date="2020-03-23T13:49:00Z">
        <w:r w:rsidRPr="007C4EAF" w:rsidDel="007C4EAF">
          <w:rPr>
            <w:rFonts w:cs="Times New Roman"/>
            <w:smallCaps/>
            <w:szCs w:val="24"/>
          </w:rPr>
          <w:delText>Storey, M.-A.</w:delText>
        </w:r>
        <w:r w:rsidRPr="007C4EAF" w:rsidDel="007C4EAF">
          <w:rPr>
            <w:rFonts w:cs="Times New Roman"/>
            <w:szCs w:val="24"/>
          </w:rPr>
          <w:delText xml:space="preserve"> 2005. Theories, methods and tools in program comprehension: past, present and future. </w:delText>
        </w:r>
        <w:r w:rsidRPr="007C4EAF" w:rsidDel="007C4EAF">
          <w:rPr>
            <w:rFonts w:cs="Times New Roman"/>
            <w:i/>
            <w:iCs/>
            <w:szCs w:val="24"/>
          </w:rPr>
          <w:delText>13th International Workshop on Program Comprehension (IWPC’05)</w:delText>
        </w:r>
        <w:r w:rsidRPr="007C4EAF" w:rsidDel="007C4EAF">
          <w:rPr>
            <w:rFonts w:cs="Times New Roman"/>
            <w:szCs w:val="24"/>
          </w:rPr>
          <w:delText>, IEEE, 181–191.</w:delText>
        </w:r>
      </w:del>
    </w:p>
    <w:p w14:paraId="173E09E7" w14:textId="63A1BB43" w:rsidR="007C4EAF" w:rsidRPr="007C4EAF" w:rsidDel="007C4EAF" w:rsidRDefault="007C4EAF" w:rsidP="007C4EAF">
      <w:pPr>
        <w:pStyle w:val="Bibliography"/>
        <w:rPr>
          <w:del w:id="348" w:author="blake grills" w:date="2020-03-23T13:49:00Z"/>
          <w:rFonts w:cs="Times New Roman"/>
          <w:szCs w:val="24"/>
        </w:rPr>
      </w:pPr>
      <w:del w:id="349" w:author="blake grills" w:date="2020-03-23T13:49:00Z">
        <w:r w:rsidRPr="007C4EAF" w:rsidDel="007C4EAF">
          <w:rPr>
            <w:rFonts w:cs="Times New Roman"/>
            <w:smallCaps/>
            <w:szCs w:val="24"/>
          </w:rPr>
          <w:delText>Von Mayrhauser, A. and Vans, A.M.</w:delText>
        </w:r>
        <w:r w:rsidRPr="007C4EAF" w:rsidDel="007C4EAF">
          <w:rPr>
            <w:rFonts w:cs="Times New Roman"/>
            <w:szCs w:val="24"/>
          </w:rPr>
          <w:delText xml:space="preserve"> 1995. Program comprehension during software maintenance and evolution. </w:delText>
        </w:r>
        <w:r w:rsidRPr="007C4EAF" w:rsidDel="007C4EAF">
          <w:rPr>
            <w:rFonts w:cs="Times New Roman"/>
            <w:i/>
            <w:iCs/>
            <w:szCs w:val="24"/>
          </w:rPr>
          <w:delText>28</w:delText>
        </w:r>
        <w:r w:rsidRPr="007C4EAF" w:rsidDel="007C4EAF">
          <w:rPr>
            <w:rFonts w:cs="Times New Roman"/>
            <w:szCs w:val="24"/>
          </w:rPr>
          <w:delText>, 8, 44–55.</w:delText>
        </w:r>
      </w:del>
    </w:p>
    <w:p w14:paraId="420EA66E" w14:textId="72F61D66" w:rsidR="007C4EAF" w:rsidRPr="007C4EAF" w:rsidDel="007C4EAF" w:rsidRDefault="007C4EAF" w:rsidP="007C4EAF">
      <w:pPr>
        <w:pStyle w:val="Bibliography"/>
        <w:rPr>
          <w:del w:id="350" w:author="blake grills" w:date="2020-03-23T13:49:00Z"/>
          <w:rFonts w:cs="Times New Roman"/>
          <w:szCs w:val="24"/>
        </w:rPr>
      </w:pPr>
      <w:del w:id="351" w:author="blake grills" w:date="2020-03-23T13:49:00Z">
        <w:r w:rsidRPr="007C4EAF" w:rsidDel="007C4EAF">
          <w:rPr>
            <w:rFonts w:cs="Times New Roman"/>
            <w:smallCaps/>
            <w:szCs w:val="24"/>
          </w:rPr>
          <w:delText>Zaidman, A., Hamou-Lhadj, A., Greevy, O., and Rothlisberger, D.</w:delText>
        </w:r>
        <w:r w:rsidRPr="007C4EAF" w:rsidDel="007C4EAF">
          <w:rPr>
            <w:rFonts w:cs="Times New Roman"/>
            <w:szCs w:val="24"/>
          </w:rPr>
          <w:delText xml:space="preserve"> 2008. Workshop on Program Comprehension through Dynamic Analysis (PCODA’08). 2.</w:delText>
        </w:r>
      </w:del>
    </w:p>
    <w:p w14:paraId="471396B0" w14:textId="37567ECF" w:rsidR="007C4EAF" w:rsidRPr="007C4EAF" w:rsidDel="007C4EAF" w:rsidRDefault="007C4EAF" w:rsidP="007C4EAF">
      <w:pPr>
        <w:pStyle w:val="Bibliography"/>
        <w:rPr>
          <w:del w:id="352" w:author="blake grills" w:date="2020-03-23T13:49:00Z"/>
          <w:rFonts w:cs="Times New Roman"/>
          <w:szCs w:val="24"/>
        </w:rPr>
      </w:pPr>
      <w:del w:id="353" w:author="blake grills" w:date="2020-03-23T13:49:00Z">
        <w:r w:rsidRPr="007C4EAF" w:rsidDel="007C4EAF">
          <w:rPr>
            <w:rFonts w:cs="Times New Roman"/>
            <w:smallCaps/>
            <w:szCs w:val="24"/>
          </w:rPr>
          <w:delText>Zhou, S., Xu, X., Liu, Y., Chang, R., and Xiao, Y.</w:delText>
        </w:r>
        <w:r w:rsidRPr="007C4EAF" w:rsidDel="007C4EAF">
          <w:rPr>
            <w:rFonts w:cs="Times New Roman"/>
            <w:szCs w:val="24"/>
          </w:rPr>
          <w:delText xml:space="preserve"> 2019. Text Similarity Measurement of Semantic Cognition Based on Word Vector Distance Decentralization With Clustering Analysis.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2-29T17:52:00Z" w:initials="MD">
    <w:p w14:paraId="3E1747E3" w14:textId="201A9FD0" w:rsidR="00F07D50" w:rsidRDefault="00F07D50">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3-17T19:07:00Z" w:initials="MD">
    <w:p w14:paraId="10AB2FCF" w14:textId="0E5733BA" w:rsidR="00F07D50" w:rsidRDefault="00F07D50" w:rsidP="00155450">
      <w:pPr>
        <w:pStyle w:val="CommentText"/>
      </w:pPr>
      <w:r>
        <w:rPr>
          <w:rStyle w:val="CommentReference"/>
        </w:rPr>
        <w:annotationRef/>
      </w:r>
      <w:r>
        <w:t>The citation needs to be here</w:t>
      </w:r>
    </w:p>
  </w:comment>
  <w:comment w:id="3" w:author="Michael Decker" w:date="2020-03-19T16:55:00Z" w:initials="MD">
    <w:p w14:paraId="220CA534" w14:textId="267D1433" w:rsidR="00F07D50" w:rsidRDefault="00F07D50" w:rsidP="00155450">
      <w:pPr>
        <w:pStyle w:val="CommentText"/>
      </w:pPr>
      <w:r>
        <w:rPr>
          <w:rStyle w:val="CommentReference"/>
        </w:rPr>
        <w:annotationRef/>
      </w:r>
      <w:r>
        <w:t>This is not the original paper on these</w:t>
      </w:r>
    </w:p>
  </w:comment>
  <w:comment w:id="4" w:author="blake grills" w:date="2020-03-20T13:10:00Z" w:initials="bg">
    <w:p w14:paraId="3A692421" w14:textId="491596B0" w:rsidR="00F07D50" w:rsidRDefault="00F07D50" w:rsidP="00155450">
      <w:pPr>
        <w:pStyle w:val="CommentText"/>
      </w:pPr>
      <w:r>
        <w:rPr>
          <w:rStyle w:val="CommentReference"/>
        </w:rPr>
        <w:annotationRef/>
      </w:r>
      <w:r>
        <w:t>Which paper would you like us to use?</w:t>
      </w:r>
    </w:p>
  </w:comment>
  <w:comment w:id="5" w:author="Michael Decker" w:date="2020-02-29T17:53:00Z" w:initials="MD">
    <w:p w14:paraId="7FFB6FDA" w14:textId="77777777" w:rsidR="00F07D50" w:rsidRDefault="00F07D50" w:rsidP="009D2E2B">
      <w:pPr>
        <w:pStyle w:val="CommentText"/>
      </w:pPr>
      <w:r>
        <w:rPr>
          <w:rStyle w:val="CommentReference"/>
        </w:rPr>
        <w:annotationRef/>
      </w:r>
      <w:r>
        <w:t>Cite cases.</w:t>
      </w:r>
    </w:p>
  </w:comment>
  <w:comment w:id="6" w:author="blake grills" w:date="2020-03-03T13:49:00Z" w:initials="bg">
    <w:p w14:paraId="6BFEF302" w14:textId="77777777" w:rsidR="00F07D50" w:rsidRDefault="00F07D50"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7" w:author="Michael Decker" w:date="2020-03-07T14:54:00Z" w:initials="MD">
    <w:p w14:paraId="2EBD7476" w14:textId="77777777" w:rsidR="00F07D50" w:rsidRDefault="00F07D50" w:rsidP="009D2E2B">
      <w:pPr>
        <w:pStyle w:val="CommentText"/>
      </w:pPr>
      <w:r>
        <w:rPr>
          <w:rStyle w:val="CommentReference"/>
        </w:rPr>
        <w:annotationRef/>
      </w:r>
      <w:r>
        <w:t>They can just be news articles</w:t>
      </w:r>
    </w:p>
  </w:comment>
  <w:comment w:id="9" w:author="Michael Decker" w:date="2020-03-23T18:15:00Z" w:initials="MD">
    <w:p w14:paraId="2450F85A" w14:textId="29366EC2" w:rsidR="00C83111" w:rsidRDefault="00C83111">
      <w:pPr>
        <w:pStyle w:val="CommentText"/>
      </w:pPr>
      <w:r>
        <w:rPr>
          <w:rStyle w:val="CommentReference"/>
        </w:rPr>
        <w:annotationRef/>
      </w:r>
      <w:r>
        <w:t>Not sure what this is.</w:t>
      </w:r>
    </w:p>
  </w:comment>
  <w:comment w:id="27" w:author="Michael Decker" w:date="2020-03-23T18:20:00Z" w:initials="MD">
    <w:p w14:paraId="348E4E0C" w14:textId="62C7FD57" w:rsidR="00BC3843" w:rsidRDefault="00BC3843">
      <w:pPr>
        <w:pStyle w:val="CommentText"/>
      </w:pPr>
      <w:r>
        <w:rPr>
          <w:rStyle w:val="CommentReference"/>
        </w:rPr>
        <w:annotationRef/>
      </w:r>
      <w:r>
        <w:t>This does not read well</w:t>
      </w:r>
    </w:p>
  </w:comment>
  <w:comment w:id="28" w:author="Michael Decker" w:date="2020-03-23T18:21:00Z" w:initials="MD">
    <w:p w14:paraId="08D5291F" w14:textId="06150A8E" w:rsidR="0010270B" w:rsidRDefault="0010270B">
      <w:pPr>
        <w:pStyle w:val="CommentText"/>
      </w:pPr>
      <w:r>
        <w:rPr>
          <w:rStyle w:val="CommentReference"/>
        </w:rPr>
        <w:annotationRef/>
      </w:r>
      <w:r>
        <w:t>How is this different from our taxonomy, what did we do better/</w:t>
      </w:r>
      <w:proofErr w:type="gramStart"/>
      <w:r>
        <w:t>different.</w:t>
      </w:r>
      <w:proofErr w:type="gramEnd"/>
      <w:r>
        <w:t xml:space="preserve">  What is their definition of commented-out </w:t>
      </w:r>
      <w:proofErr w:type="gramStart"/>
      <w:r>
        <w:t>code.</w:t>
      </w:r>
      <w:proofErr w:type="gramEnd"/>
    </w:p>
  </w:comment>
  <w:comment w:id="30" w:author="Michael Decker" w:date="2020-03-23T18:22:00Z" w:initials="MD">
    <w:p w14:paraId="06F40E10" w14:textId="676B8050" w:rsidR="004E571F" w:rsidRDefault="004E571F">
      <w:pPr>
        <w:pStyle w:val="CommentText"/>
      </w:pPr>
      <w:r>
        <w:rPr>
          <w:rStyle w:val="CommentReference"/>
        </w:rPr>
        <w:annotationRef/>
      </w:r>
      <w:r>
        <w:t>Still not sure about what this is saying.</w:t>
      </w:r>
    </w:p>
  </w:comment>
  <w:comment w:id="57" w:author="Michael Decker" w:date="2020-03-23T18:34:00Z" w:initials="MD">
    <w:p w14:paraId="27B67DC0" w14:textId="0799D3B8" w:rsidR="00794D32" w:rsidRDefault="00794D32">
      <w:pPr>
        <w:pStyle w:val="CommentText"/>
      </w:pPr>
      <w:r>
        <w:rPr>
          <w:rStyle w:val="CommentReference"/>
        </w:rPr>
        <w:annotationRef/>
      </w:r>
      <w:r>
        <w:t>Something like this</w:t>
      </w:r>
    </w:p>
  </w:comment>
  <w:comment w:id="66" w:author="Michael Decker" w:date="2020-03-23T18:34:00Z" w:initials="MD">
    <w:p w14:paraId="51E1CE49" w14:textId="31C33FBA" w:rsidR="00F31954" w:rsidRDefault="00F31954">
      <w:pPr>
        <w:pStyle w:val="CommentText"/>
      </w:pPr>
      <w:r>
        <w:rPr>
          <w:rStyle w:val="CommentReference"/>
        </w:rPr>
        <w:annotationRef/>
      </w:r>
      <w:proofErr w:type="spellStart"/>
      <w:r>
        <w:t>Nahla</w:t>
      </w:r>
      <w:proofErr w:type="spellEnd"/>
      <w:r>
        <w:t>, Moreno, and Hill’s work needs to be in this section.</w:t>
      </w:r>
    </w:p>
  </w:comment>
  <w:comment w:id="67" w:author="Michael Decker" w:date="2020-03-23T18:36:00Z" w:initials="MD">
    <w:p w14:paraId="73AD9933" w14:textId="77777777" w:rsidR="00F31954" w:rsidRDefault="00F31954">
      <w:pPr>
        <w:pStyle w:val="CommentText"/>
      </w:pPr>
      <w:r>
        <w:rPr>
          <w:rStyle w:val="CommentReference"/>
        </w:rPr>
        <w:annotationRef/>
      </w:r>
      <w:r>
        <w:t>Vectorizing is a word I never see used.</w:t>
      </w:r>
    </w:p>
    <w:p w14:paraId="22B355C1" w14:textId="77777777" w:rsidR="00F31954" w:rsidRDefault="00F31954">
      <w:pPr>
        <w:pStyle w:val="CommentText"/>
      </w:pPr>
    </w:p>
    <w:p w14:paraId="2A708D47" w14:textId="7F1C1C8B" w:rsidR="00F31954" w:rsidRDefault="00F31954">
      <w:pPr>
        <w:pStyle w:val="CommentText"/>
      </w:pPr>
      <w:r>
        <w:t xml:space="preserve">Did they apply topic modeling </w:t>
      </w:r>
      <w:proofErr w:type="spellStart"/>
      <w:r>
        <w:t>throught</w:t>
      </w:r>
      <w:proofErr w:type="spellEnd"/>
      <w:r>
        <w:t xml:space="preserve"> the use of link-LDA to generate the comments?</w:t>
      </w:r>
    </w:p>
  </w:comment>
  <w:comment w:id="69" w:author="Michael Decker" w:date="2020-03-23T18:38:00Z" w:initials="MD">
    <w:p w14:paraId="0C2C5091" w14:textId="5B890395" w:rsidR="00F31954" w:rsidRDefault="00F31954">
      <w:pPr>
        <w:pStyle w:val="CommentText"/>
      </w:pPr>
      <w:r>
        <w:rPr>
          <w:rStyle w:val="CommentReference"/>
        </w:rPr>
        <w:annotationRef/>
      </w:r>
      <w:r>
        <w:t>Introduce the area of comment quality</w:t>
      </w:r>
    </w:p>
  </w:comment>
  <w:comment w:id="84" w:author="Michael Decker" w:date="2020-03-23T18:41:00Z" w:initials="MD">
    <w:p w14:paraId="544B60AD" w14:textId="07690FA5" w:rsidR="00584E09" w:rsidRDefault="00584E09">
      <w:pPr>
        <w:pStyle w:val="CommentText"/>
      </w:pPr>
      <w:r>
        <w:rPr>
          <w:rStyle w:val="CommentReference"/>
        </w:rPr>
        <w:annotationRef/>
      </w:r>
      <w:r>
        <w:t>Difference?</w:t>
      </w:r>
    </w:p>
  </w:comment>
  <w:comment w:id="87" w:author="Michael Decker" w:date="2020-03-19T17:26:00Z" w:initials="MD">
    <w:p w14:paraId="3D4B3FD0" w14:textId="59A9B660" w:rsidR="00F07D50" w:rsidRDefault="00F07D50">
      <w:pPr>
        <w:pStyle w:val="CommentText"/>
      </w:pPr>
      <w:r>
        <w:rPr>
          <w:rStyle w:val="CommentReference"/>
        </w:rPr>
        <w:annotationRef/>
      </w:r>
      <w:r>
        <w:t>This should go after the examples.</w:t>
      </w:r>
    </w:p>
  </w:comment>
  <w:comment w:id="93" w:author="Michael Decker" w:date="2020-03-20T16:34:00Z" w:initials="MD">
    <w:p w14:paraId="39EEB326" w14:textId="70A92814" w:rsidR="00F07D50" w:rsidRDefault="00F07D50">
      <w:pPr>
        <w:pStyle w:val="CommentText"/>
      </w:pPr>
      <w:r>
        <w:rPr>
          <w:rStyle w:val="CommentReference"/>
        </w:rPr>
        <w:annotationRef/>
      </w:r>
      <w:r>
        <w:t>Explain left side has example, and right side is a description.</w:t>
      </w:r>
    </w:p>
  </w:comment>
  <w:comment w:id="94" w:author="Michael Decker" w:date="2020-03-19T17:33:00Z" w:initials="MD">
    <w:p w14:paraId="22B39515" w14:textId="1CD0A252" w:rsidR="00F07D50" w:rsidRDefault="00F07D50">
      <w:pPr>
        <w:pStyle w:val="CommentText"/>
      </w:pPr>
      <w:r>
        <w:rPr>
          <w:rStyle w:val="CommentReference"/>
        </w:rPr>
        <w:annotationRef/>
      </w:r>
      <w:r>
        <w:t xml:space="preserve">Way better.  You </w:t>
      </w:r>
      <w:proofErr w:type="spellStart"/>
      <w:r>
        <w:t>nee</w:t>
      </w:r>
      <w:proofErr w:type="spellEnd"/>
      <w:r>
        <w:t xml:space="preserve"> table headers though.  And the comment should be left justified and the right should be Justify</w:t>
      </w:r>
    </w:p>
  </w:comment>
  <w:comment w:id="95" w:author="Michael Decker" w:date="2020-03-19T17:41:00Z" w:initials="MD">
    <w:p w14:paraId="6D21975E" w14:textId="77777777" w:rsidR="00F07D50" w:rsidRDefault="00F07D50">
      <w:pPr>
        <w:pStyle w:val="CommentText"/>
      </w:pPr>
      <w:r>
        <w:rPr>
          <w:rStyle w:val="CommentReference"/>
        </w:rPr>
        <w:annotationRef/>
      </w:r>
      <w:r>
        <w:t>Are these commented out code or not.</w:t>
      </w:r>
    </w:p>
    <w:p w14:paraId="02E89474" w14:textId="57B24583" w:rsidR="00F07D50" w:rsidRDefault="00F07D50">
      <w:pPr>
        <w:pStyle w:val="CommentText"/>
      </w:pPr>
    </w:p>
  </w:comment>
  <w:comment w:id="97" w:author="Michael Decker" w:date="2020-03-19T17:39:00Z" w:initials="MD">
    <w:p w14:paraId="64E04EE8" w14:textId="2E881E4D" w:rsidR="00F07D50" w:rsidRDefault="00F07D50">
      <w:pPr>
        <w:pStyle w:val="CommentText"/>
      </w:pPr>
      <w:r>
        <w:rPr>
          <w:rStyle w:val="CommentReference"/>
        </w:rPr>
        <w:annotationRef/>
      </w:r>
      <w:r>
        <w:t>If it won’t fit use line continuation character.</w:t>
      </w:r>
    </w:p>
  </w:comment>
  <w:comment w:id="98" w:author="Michael Decker" w:date="2020-03-18T15:29:00Z" w:initials="MD">
    <w:p w14:paraId="60324638" w14:textId="1F023625" w:rsidR="00F07D50" w:rsidRDefault="00F07D50">
      <w:pPr>
        <w:pStyle w:val="CommentText"/>
      </w:pPr>
      <w:r>
        <w:rPr>
          <w:rStyle w:val="CommentReference"/>
        </w:rPr>
        <w:annotationRef/>
      </w:r>
      <w:r>
        <w:t>Also describe each even if briefly.  Pay Specific attention to how code can be is commented out and if we consider it to be or not.</w:t>
      </w:r>
    </w:p>
  </w:comment>
  <w:comment w:id="102" w:author="Michael Decker" w:date="2020-03-18T15:51:00Z" w:initials="MD">
    <w:p w14:paraId="3BE3E15B" w14:textId="77777777" w:rsidR="00F07D50" w:rsidRDefault="00F07D50">
      <w:pPr>
        <w:pStyle w:val="CommentText"/>
      </w:pPr>
      <w:r>
        <w:rPr>
          <w:rStyle w:val="CommentReference"/>
        </w:rPr>
        <w:annotationRef/>
      </w:r>
      <w:r>
        <w:t>Outline</w:t>
      </w:r>
    </w:p>
    <w:p w14:paraId="28F62875" w14:textId="067AE660" w:rsidR="00F07D50" w:rsidRDefault="00F07D50" w:rsidP="00E90326">
      <w:pPr>
        <w:pStyle w:val="CommentText"/>
        <w:numPr>
          <w:ilvl w:val="0"/>
          <w:numId w:val="14"/>
        </w:numPr>
      </w:pPr>
      <w:r>
        <w:t xml:space="preserve"> What is srcML</w:t>
      </w:r>
    </w:p>
    <w:p w14:paraId="546A0E88" w14:textId="4D26271A" w:rsidR="00F07D50" w:rsidRDefault="00F07D50" w:rsidP="00E90326">
      <w:pPr>
        <w:pStyle w:val="CommentText"/>
        <w:numPr>
          <w:ilvl w:val="0"/>
          <w:numId w:val="14"/>
        </w:numPr>
      </w:pPr>
      <w:r>
        <w:t xml:space="preserve"> Give example of code (function with comments) and it in srcML</w:t>
      </w:r>
    </w:p>
    <w:p w14:paraId="65B32ECD" w14:textId="102A2CB4" w:rsidR="00F07D50" w:rsidRDefault="00F07D50" w:rsidP="00E90326">
      <w:pPr>
        <w:pStyle w:val="CommentText"/>
        <w:numPr>
          <w:ilvl w:val="0"/>
          <w:numId w:val="14"/>
        </w:numPr>
      </w:pPr>
      <w:r>
        <w:t xml:space="preserve"> Describe what srcML does with the function.</w:t>
      </w:r>
    </w:p>
    <w:p w14:paraId="524BCCAA" w14:textId="77777777" w:rsidR="00F07D50" w:rsidRDefault="00F07D50" w:rsidP="00E90326">
      <w:pPr>
        <w:pStyle w:val="CommentText"/>
        <w:numPr>
          <w:ilvl w:val="0"/>
          <w:numId w:val="14"/>
        </w:numPr>
      </w:pPr>
      <w:r>
        <w:t xml:space="preserve"> Describe how above is a single file and that multiple can be in what is known as an archive</w:t>
      </w:r>
    </w:p>
    <w:p w14:paraId="1B717554" w14:textId="77777777" w:rsidR="00F07D50" w:rsidRDefault="00F07D50" w:rsidP="00E90326">
      <w:pPr>
        <w:pStyle w:val="CommentText"/>
        <w:numPr>
          <w:ilvl w:val="0"/>
          <w:numId w:val="14"/>
        </w:numPr>
      </w:pPr>
      <w:r>
        <w:t xml:space="preserve"> Give and explain an archive.</w:t>
      </w:r>
    </w:p>
    <w:p w14:paraId="46523410" w14:textId="77777777" w:rsidR="00F07D50" w:rsidRDefault="00F07D50" w:rsidP="00E90326">
      <w:pPr>
        <w:pStyle w:val="CommentText"/>
        <w:numPr>
          <w:ilvl w:val="0"/>
          <w:numId w:val="14"/>
        </w:numPr>
      </w:pPr>
      <w:r>
        <w:t xml:space="preserve"> Give how you turn a file into srcML and how giving multiple files or directory makes an archive</w:t>
      </w:r>
    </w:p>
    <w:p w14:paraId="0B39C625" w14:textId="77777777" w:rsidR="00F07D50" w:rsidRDefault="00F07D50"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F07D50" w:rsidRDefault="00F07D50"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F07D50" w:rsidRDefault="00F07D50" w:rsidP="00E90326">
      <w:pPr>
        <w:pStyle w:val="CommentText"/>
        <w:numPr>
          <w:ilvl w:val="0"/>
          <w:numId w:val="14"/>
        </w:numPr>
      </w:pPr>
      <w:r>
        <w:t xml:space="preserve"> Give example </w:t>
      </w:r>
      <w:proofErr w:type="spellStart"/>
      <w:r>
        <w:t>xpath</w:t>
      </w:r>
      <w:proofErr w:type="spellEnd"/>
      <w:r>
        <w:t xml:space="preserve"> output and explain</w:t>
      </w:r>
    </w:p>
  </w:comment>
  <w:comment w:id="104" w:author="Michael Decker" w:date="2020-03-19T17:51:00Z" w:initials="MD">
    <w:p w14:paraId="4F439EDE" w14:textId="77777777" w:rsidR="00F07D50" w:rsidRDefault="00F07D50">
      <w:pPr>
        <w:pStyle w:val="CommentText"/>
      </w:pPr>
      <w:r>
        <w:rPr>
          <w:rStyle w:val="CommentReference"/>
        </w:rPr>
        <w:annotationRef/>
      </w:r>
      <w:r>
        <w:t>Tables need headers.  One above saying.  Original Source Code</w:t>
      </w:r>
    </w:p>
    <w:p w14:paraId="62ADD3FA" w14:textId="0E352F0C" w:rsidR="00F07D50" w:rsidRDefault="00F07D50">
      <w:pPr>
        <w:pStyle w:val="CommentText"/>
      </w:pPr>
      <w:r>
        <w:t>And one above srcML called srcML.</w:t>
      </w:r>
    </w:p>
  </w:comment>
  <w:comment w:id="105" w:author="Michael Decker" w:date="2020-03-19T17:52:00Z" w:initials="MD">
    <w:p w14:paraId="295AAB1D" w14:textId="57A9967A" w:rsidR="00F07D50" w:rsidRDefault="00F07D50">
      <w:pPr>
        <w:pStyle w:val="CommentText"/>
      </w:pPr>
      <w:r>
        <w:rPr>
          <w:rStyle w:val="CommentReference"/>
        </w:rPr>
        <w:annotationRef/>
      </w:r>
      <w:r>
        <w:t>Example needs a block comment and line comment</w:t>
      </w:r>
    </w:p>
  </w:comment>
  <w:comment w:id="106" w:author="Michael Decker" w:date="2020-03-19T17:52:00Z" w:initials="MD">
    <w:p w14:paraId="0987F9A0" w14:textId="267C3DA2" w:rsidR="00F07D50" w:rsidRDefault="00F07D50">
      <w:pPr>
        <w:pStyle w:val="CommentText"/>
      </w:pPr>
      <w:r>
        <w:rPr>
          <w:rStyle w:val="CommentReference"/>
        </w:rPr>
        <w:annotationRef/>
      </w:r>
      <w:r>
        <w:t>This is sort of a do last thing, but bold the original text</w:t>
      </w:r>
    </w:p>
  </w:comment>
  <w:comment w:id="107" w:author="Michael Decker" w:date="2020-03-20T16:47:00Z" w:initials="MD">
    <w:p w14:paraId="581B41C5" w14:textId="1439B55F" w:rsidR="00F07D50" w:rsidRDefault="00F07D50">
      <w:pPr>
        <w:pStyle w:val="CommentText"/>
      </w:pPr>
      <w:r>
        <w:rPr>
          <w:rStyle w:val="CommentReference"/>
        </w:rPr>
        <w:annotationRef/>
      </w:r>
      <w:r>
        <w:t xml:space="preserve">You are missing the root unit tag, so this is going to </w:t>
      </w:r>
      <w:proofErr w:type="spellStart"/>
      <w:r>
        <w:t>gave</w:t>
      </w:r>
      <w:proofErr w:type="spellEnd"/>
      <w:r>
        <w:t xml:space="preserve"> to be rewritten.</w:t>
      </w:r>
    </w:p>
  </w:comment>
  <w:comment w:id="109" w:author="Michael Decker" w:date="2020-03-20T16:47:00Z" w:initials="MD">
    <w:p w14:paraId="7817C04D" w14:textId="4A83FE91" w:rsidR="00F07D50" w:rsidRDefault="00F07D50">
      <w:pPr>
        <w:pStyle w:val="CommentText"/>
      </w:pPr>
      <w:r>
        <w:rPr>
          <w:rStyle w:val="CommentReference"/>
        </w:rPr>
        <w:annotationRef/>
      </w:r>
      <w:r>
        <w:t>Keep this simple your first example needs a small block comment and line comment, not here.  You are missing the root tag.</w:t>
      </w:r>
    </w:p>
  </w:comment>
  <w:comment w:id="111" w:author="Michael Decker" w:date="2020-03-20T16:52:00Z" w:initials="MD">
    <w:p w14:paraId="7EB3B312" w14:textId="264DC6A0" w:rsidR="00F07D50" w:rsidRDefault="00F07D50">
      <w:pPr>
        <w:pStyle w:val="CommentText"/>
      </w:pPr>
      <w:r>
        <w:rPr>
          <w:rStyle w:val="CommentReference"/>
        </w:rPr>
        <w:annotationRef/>
      </w:r>
      <w:r>
        <w:t xml:space="preserve">Missing root again.  </w:t>
      </w:r>
      <w:proofErr w:type="gramStart"/>
      <w:r>
        <w:t>Also</w:t>
      </w:r>
      <w:proofErr w:type="gramEnd"/>
      <w:r>
        <w:t xml:space="preserve"> this can just be two or three comments.</w:t>
      </w:r>
    </w:p>
  </w:comment>
  <w:comment w:id="114" w:author="Michael Decker" w:date="2020-03-20T18:31:00Z" w:initials="MD">
    <w:p w14:paraId="630D9107" w14:textId="4984544D" w:rsidR="00F07D50" w:rsidRDefault="00F07D50">
      <w:pPr>
        <w:pStyle w:val="CommentText"/>
      </w:pPr>
      <w:r>
        <w:rPr>
          <w:rStyle w:val="CommentReference"/>
        </w:rPr>
        <w:annotationRef/>
      </w:r>
      <w:r>
        <w:t xml:space="preserve">You still have not removed traffic wording.  It has </w:t>
      </w:r>
      <w:proofErr w:type="gramStart"/>
      <w:r>
        <w:t>be</w:t>
      </w:r>
      <w:proofErr w:type="gramEnd"/>
      <w:r>
        <w:t xml:space="preserve"> from why high stars.</w:t>
      </w:r>
    </w:p>
  </w:comment>
  <w:comment w:id="116" w:author="Michael Decker" w:date="2020-03-20T18:35:00Z" w:initials="MD">
    <w:p w14:paraId="06A086CC" w14:textId="73BC2358" w:rsidR="00F07D50" w:rsidRDefault="00F07D50">
      <w:pPr>
        <w:pStyle w:val="CommentText"/>
      </w:pPr>
      <w:r>
        <w:rPr>
          <w:rStyle w:val="CommentReference"/>
        </w:rPr>
        <w:annotationRef/>
      </w:r>
      <w:r>
        <w:t>How can this be even?  How did you ensure equal from each language?  A lot of this is you using lines of comment at this point which is never explained.  You state how many comments, then how many lines of comments.</w:t>
      </w:r>
    </w:p>
  </w:comment>
  <w:comment w:id="121" w:author="Michael Decker" w:date="2020-03-18T15:56:00Z" w:initials="MD">
    <w:p w14:paraId="493EFEA6" w14:textId="60B6EACE" w:rsidR="00F07D50" w:rsidRDefault="00F07D50">
      <w:pPr>
        <w:pStyle w:val="CommentText"/>
      </w:pPr>
      <w:r>
        <w:rPr>
          <w:rStyle w:val="CommentReference"/>
        </w:rPr>
        <w:annotationRef/>
      </w:r>
      <w:r>
        <w:t>Probably need to rotate this.</w:t>
      </w:r>
    </w:p>
  </w:comment>
  <w:comment w:id="122" w:author="Michael Decker" w:date="2020-03-20T18:40:00Z" w:initials="MD">
    <w:p w14:paraId="386D92EC" w14:textId="31331F48" w:rsidR="00F07D50" w:rsidRDefault="00F07D50" w:rsidP="006349EE">
      <w:pPr>
        <w:pStyle w:val="CommentText"/>
        <w:ind w:firstLine="0"/>
      </w:pPr>
      <w:r>
        <w:rPr>
          <w:rStyle w:val="CommentReference"/>
        </w:rPr>
        <w:annotationRef/>
      </w:r>
      <w:proofErr w:type="gramStart"/>
      <w:r>
        <w:t>So</w:t>
      </w:r>
      <w:proofErr w:type="gramEnd"/>
      <w:r>
        <w:t xml:space="preserve"> for Javadoc/</w:t>
      </w:r>
      <w:proofErr w:type="spellStart"/>
      <w:r>
        <w:t>doxygen</w:t>
      </w:r>
      <w:proofErr w:type="spellEnd"/>
      <w:r>
        <w:t xml:space="preserve"> you strip. The * middle of comment?  I so just state that it includes that.</w:t>
      </w:r>
    </w:p>
  </w:comment>
  <w:comment w:id="123" w:author="Michael Decker" w:date="2020-03-20T18:48:00Z" w:initials="MD">
    <w:p w14:paraId="1FDF56E8" w14:textId="38B23720" w:rsidR="00F07D50" w:rsidRDefault="00F07D50">
      <w:pPr>
        <w:pStyle w:val="CommentText"/>
      </w:pPr>
      <w:r>
        <w:rPr>
          <w:rStyle w:val="CommentReference"/>
        </w:rPr>
        <w:annotationRef/>
      </w:r>
      <w:r>
        <w:t>You checked the source code on unclear cases correct?  You should state that here.</w:t>
      </w:r>
    </w:p>
  </w:comment>
  <w:comment w:id="124" w:author="Michael Decker" w:date="2020-03-18T15:57:00Z" w:initials="MD">
    <w:p w14:paraId="74EC4139" w14:textId="77777777" w:rsidR="00F07D50" w:rsidRDefault="00F07D50"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w:t>
      </w:r>
      <w:proofErr w:type="gramStart"/>
      <w:r>
        <w:t>evaluated</w:t>
      </w:r>
      <w:proofErr w:type="gramEnd"/>
      <w:r>
        <w:t xml:space="preserve"> quality, and you can’t use to justify generalizability.  </w:t>
      </w:r>
    </w:p>
    <w:p w14:paraId="59CA8C1E" w14:textId="77777777" w:rsidR="00F07D50" w:rsidRDefault="00F07D50" w:rsidP="00C76A8B">
      <w:pPr>
        <w:pStyle w:val="CommentText"/>
      </w:pPr>
    </w:p>
    <w:p w14:paraId="386DEA4B" w14:textId="3C60F9AC" w:rsidR="00F07D50" w:rsidRDefault="00F07D50" w:rsidP="00C76A8B">
      <w:pPr>
        <w:pStyle w:val="CommentText"/>
      </w:pPr>
      <w:r>
        <w:t>Can just get one of my earlier read throughs and get what you need.  But general answer is every single thing you can possibly think of and then some more.</w:t>
      </w:r>
    </w:p>
  </w:comment>
  <w:comment w:id="127" w:author="Michael Decker" w:date="2020-03-20T18:52:00Z" w:initials="MD">
    <w:p w14:paraId="006AA805" w14:textId="64B2108B" w:rsidR="00F07D50" w:rsidRDefault="00F07D50">
      <w:pPr>
        <w:pStyle w:val="CommentText"/>
      </w:pPr>
      <w:r>
        <w:rPr>
          <w:rStyle w:val="CommentReference"/>
        </w:rPr>
        <w:annotationRef/>
      </w:r>
      <w:r>
        <w:t>I still have no idea what you mean here</w:t>
      </w:r>
    </w:p>
  </w:comment>
  <w:comment w:id="130" w:author="Michael Decker" w:date="2020-03-20T18:59:00Z" w:initials="MD">
    <w:p w14:paraId="2A7B8283" w14:textId="16330FFB" w:rsidR="00F07D50" w:rsidRDefault="00F07D50">
      <w:pPr>
        <w:pStyle w:val="CommentText"/>
      </w:pPr>
      <w:r>
        <w:rPr>
          <w:rStyle w:val="CommentReference"/>
        </w:rPr>
        <w:annotationRef/>
      </w:r>
      <w:r>
        <w:t xml:space="preserve">Why is the figure here and has no </w:t>
      </w:r>
      <w:proofErr w:type="gramStart"/>
      <w:r>
        <w:t>caption.</w:t>
      </w:r>
      <w:proofErr w:type="gramEnd"/>
    </w:p>
  </w:comment>
  <w:comment w:id="131" w:author="Michael Decker" w:date="2020-03-20T19:04:00Z" w:initials="MD">
    <w:p w14:paraId="336DCF63" w14:textId="70999921" w:rsidR="00F07D50" w:rsidRDefault="00F07D50">
      <w:pPr>
        <w:pStyle w:val="CommentText"/>
      </w:pPr>
      <w:r>
        <w:rPr>
          <w:rStyle w:val="CommentReference"/>
        </w:rPr>
        <w:annotationRef/>
      </w:r>
      <w:r>
        <w:t>Follow-up?</w:t>
      </w:r>
    </w:p>
  </w:comment>
  <w:comment w:id="132" w:author="Michael Decker" w:date="2020-03-01T16:30:00Z" w:initials="MD">
    <w:p w14:paraId="7D4C1AD6" w14:textId="561FAB04" w:rsidR="00F07D50" w:rsidRDefault="00F07D50">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133" w:author="blake grills" w:date="2020-03-05T12:27:00Z" w:initials="bg">
    <w:p w14:paraId="4E8A1FE2" w14:textId="363BF857" w:rsidR="00F07D50" w:rsidRDefault="00F07D50">
      <w:pPr>
        <w:pStyle w:val="CommentText"/>
      </w:pPr>
      <w:r>
        <w:rPr>
          <w:rStyle w:val="CommentReference"/>
        </w:rPr>
        <w:annotationRef/>
      </w:r>
      <w:r>
        <w:t>I will pull this from the final test</w:t>
      </w:r>
    </w:p>
  </w:comment>
  <w:comment w:id="134" w:author="Michael Decker" w:date="2020-03-20T19:10:00Z" w:initials="MD">
    <w:p w14:paraId="70D7CA09" w14:textId="77777777" w:rsidR="00F07D50" w:rsidRDefault="00F07D50">
      <w:pPr>
        <w:pStyle w:val="CommentText"/>
      </w:pPr>
      <w:r>
        <w:rPr>
          <w:rStyle w:val="CommentReference"/>
        </w:rPr>
        <w:annotationRef/>
      </w:r>
      <w:r>
        <w:t xml:space="preserve">I think the sentence I </w:t>
      </w:r>
      <w:proofErr w:type="gramStart"/>
      <w:r>
        <w:t>wrote  is</w:t>
      </w:r>
      <w:proofErr w:type="gramEnd"/>
      <w:r>
        <w:t xml:space="preserve"> what you are trying describe.  But I did not understand any of this.  You also need an example of how this is calculated (do the math on a real comment).  You also do not need implementation details.</w:t>
      </w:r>
    </w:p>
    <w:p w14:paraId="2E3518A3" w14:textId="77777777" w:rsidR="00F07D50" w:rsidRDefault="00F07D50">
      <w:pPr>
        <w:pStyle w:val="CommentText"/>
      </w:pPr>
    </w:p>
    <w:p w14:paraId="5FB44E7A" w14:textId="77777777" w:rsidR="00F07D50" w:rsidRDefault="00F07D50">
      <w:pPr>
        <w:pStyle w:val="CommentText"/>
      </w:pPr>
    </w:p>
    <w:p w14:paraId="2B37F871" w14:textId="2B335D16" w:rsidR="00F07D50" w:rsidRDefault="00F07D50">
      <w:pPr>
        <w:pStyle w:val="CommentText"/>
      </w:pPr>
      <w:r>
        <w:t>But you should say a simple python program was written to do this step from the csv</w:t>
      </w:r>
    </w:p>
  </w:comment>
  <w:comment w:id="136" w:author="Michael Decker" w:date="2020-03-20T19:13:00Z" w:initials="MD">
    <w:p w14:paraId="2A11D34E" w14:textId="6FB541CF" w:rsidR="00F07D50" w:rsidRDefault="00F07D50">
      <w:pPr>
        <w:pStyle w:val="CommentText"/>
      </w:pPr>
      <w:r>
        <w:rPr>
          <w:rStyle w:val="CommentReference"/>
        </w:rPr>
        <w:annotationRef/>
      </w:r>
      <w:r>
        <w:t>What data, frequencies?  Be specific</w:t>
      </w:r>
    </w:p>
  </w:comment>
  <w:comment w:id="137" w:author="Michael Decker" w:date="2020-03-20T19:17:00Z" w:initials="MD">
    <w:p w14:paraId="5DD3407F" w14:textId="17C53BA5" w:rsidR="00F07D50" w:rsidRDefault="00F07D50">
      <w:pPr>
        <w:pStyle w:val="CommentText"/>
      </w:pPr>
      <w:r>
        <w:rPr>
          <w:rStyle w:val="CommentReference"/>
        </w:rPr>
        <w:annotationRef/>
      </w:r>
      <w:r>
        <w:t xml:space="preserve">You need to explain the colors more.  And what color is what in </w:t>
      </w:r>
      <w:proofErr w:type="gramStart"/>
      <w:r>
        <w:t>tree..</w:t>
      </w:r>
      <w:proofErr w:type="gramEnd"/>
    </w:p>
  </w:comment>
  <w:comment w:id="138" w:author="Michael Decker" w:date="2020-03-20T19:18:00Z" w:initials="MD">
    <w:p w14:paraId="55F0DEE0" w14:textId="4D382212" w:rsidR="00F07D50" w:rsidRDefault="00F07D50">
      <w:pPr>
        <w:pStyle w:val="CommentText"/>
      </w:pPr>
      <w:r>
        <w:rPr>
          <w:rStyle w:val="CommentReference"/>
        </w:rPr>
        <w:annotationRef/>
      </w:r>
      <w:r>
        <w:t xml:space="preserve">What does this stand </w:t>
      </w:r>
      <w:proofErr w:type="gramStart"/>
      <w:r>
        <w:t>for</w:t>
      </w:r>
      <w:proofErr w:type="gramEnd"/>
    </w:p>
  </w:comment>
  <w:comment w:id="139" w:author="Michael Decker" w:date="2020-03-20T19:18:00Z" w:initials="MD">
    <w:p w14:paraId="47EF9258" w14:textId="190CACAB" w:rsidR="00F07D50" w:rsidRDefault="00F07D50">
      <w:pPr>
        <w:pStyle w:val="CommentText"/>
      </w:pPr>
      <w:r>
        <w:rPr>
          <w:rStyle w:val="CommentReference"/>
        </w:rPr>
        <w:annotationRef/>
      </w:r>
      <w:r>
        <w:t>Not sure what GINI is from this description.</w:t>
      </w:r>
    </w:p>
  </w:comment>
  <w:comment w:id="141" w:author="Michael Decker" w:date="2020-03-20T19:19:00Z" w:initials="MD">
    <w:p w14:paraId="73D70E89" w14:textId="276A5509" w:rsidR="00F07D50" w:rsidRDefault="00F07D50">
      <w:pPr>
        <w:pStyle w:val="CommentText"/>
      </w:pPr>
      <w:r>
        <w:rPr>
          <w:rStyle w:val="CommentReference"/>
        </w:rPr>
        <w:annotationRef/>
      </w:r>
      <w:r>
        <w:t>This is sort of random or out of place.</w:t>
      </w:r>
    </w:p>
  </w:comment>
  <w:comment w:id="143" w:author="Michael Decker" w:date="2020-03-20T19:29:00Z" w:initials="MD">
    <w:p w14:paraId="1D0C2305" w14:textId="716E5FAD" w:rsidR="00F07D50" w:rsidRDefault="00F07D50">
      <w:pPr>
        <w:pStyle w:val="CommentText"/>
      </w:pPr>
      <w:r>
        <w:rPr>
          <w:rStyle w:val="CommentReference"/>
        </w:rPr>
        <w:annotationRef/>
      </w:r>
      <w:r>
        <w:t xml:space="preserve">At this point I am lost and don’t know what you are saying.  </w:t>
      </w:r>
      <w:proofErr w:type="gramStart"/>
      <w:r>
        <w:t>So</w:t>
      </w:r>
      <w:proofErr w:type="gramEnd"/>
      <w:r>
        <w:t xml:space="preserve"> rewrite.</w:t>
      </w:r>
    </w:p>
  </w:comment>
  <w:comment w:id="144" w:author="Michael Decker" w:date="2020-03-20T19:24:00Z" w:initials="MD">
    <w:p w14:paraId="3D5D2F39" w14:textId="5F82702E" w:rsidR="00F07D50" w:rsidRDefault="00F07D50">
      <w:pPr>
        <w:pStyle w:val="CommentText"/>
      </w:pPr>
      <w:r>
        <w:rPr>
          <w:rStyle w:val="CommentReference"/>
        </w:rPr>
        <w:annotationRef/>
      </w:r>
      <w:r>
        <w:t>You don’t reference this.  Reference it and explain in terms of it.</w:t>
      </w:r>
    </w:p>
  </w:comment>
  <w:comment w:id="148" w:author="Michael Decker" w:date="2020-03-20T19:32:00Z" w:initials="MD">
    <w:p w14:paraId="30CD0559" w14:textId="77777777" w:rsidR="00F07D50" w:rsidRDefault="00F07D50" w:rsidP="0067485A">
      <w:pPr>
        <w:pStyle w:val="CommentText"/>
      </w:pPr>
      <w:r>
        <w:rPr>
          <w:rStyle w:val="CommentReference"/>
        </w:rPr>
        <w:annotationRef/>
      </w:r>
      <w:r>
        <w:t>Figure captions are not small caps.  Regular writing.</w:t>
      </w:r>
    </w:p>
  </w:comment>
  <w:comment w:id="145" w:author="Michael Decker" w:date="2020-03-18T16:00:00Z" w:initials="MD">
    <w:p w14:paraId="2A1B112B" w14:textId="2AF77F05" w:rsidR="00F07D50" w:rsidRDefault="00F07D50">
      <w:pPr>
        <w:pStyle w:val="CommentText"/>
      </w:pPr>
      <w:r>
        <w:rPr>
          <w:rStyle w:val="CommentReference"/>
        </w:rPr>
        <w:annotationRef/>
      </w:r>
      <w:r>
        <w:t>Looks nice, if you did not make this, it needs cited.</w:t>
      </w:r>
    </w:p>
  </w:comment>
  <w:comment w:id="146" w:author="blake grills" w:date="2020-03-19T01:21:00Z" w:initials="bg">
    <w:p w14:paraId="78626FC3" w14:textId="5B828AD3" w:rsidR="00F07D50" w:rsidRDefault="00F07D50">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roofErr w:type="spellStart"/>
      <w:r>
        <w:t>im</w:t>
      </w:r>
      <w:proofErr w:type="spellEnd"/>
      <w:r>
        <w:t xml:space="preserve"> proud of it</w:t>
      </w:r>
    </w:p>
  </w:comment>
  <w:comment w:id="149" w:author="Michael Decker" w:date="2020-03-20T19:37:00Z" w:initials="MD">
    <w:p w14:paraId="28E321F0" w14:textId="57449B05" w:rsidR="00F07D50" w:rsidRDefault="00F07D50">
      <w:pPr>
        <w:pStyle w:val="CommentText"/>
      </w:pPr>
      <w:r>
        <w:rPr>
          <w:rStyle w:val="CommentReference"/>
        </w:rPr>
        <w:annotationRef/>
      </w:r>
      <w:r>
        <w:t>What are all the experiments you run.  You do this process multiple times say what experiments you will run.</w:t>
      </w:r>
    </w:p>
  </w:comment>
  <w:comment w:id="155" w:author="Michael Decker" w:date="2020-03-01T16:56:00Z" w:initials="MD">
    <w:p w14:paraId="38FB50CB" w14:textId="569488D3" w:rsidR="00F07D50" w:rsidRDefault="00F07D50">
      <w:pPr>
        <w:pStyle w:val="CommentText"/>
      </w:pPr>
      <w:r>
        <w:rPr>
          <w:rStyle w:val="CommentReference"/>
        </w:rPr>
        <w:annotationRef/>
      </w:r>
      <w:r>
        <w:t>Do it with and without blank lines</w:t>
      </w:r>
    </w:p>
  </w:comment>
  <w:comment w:id="156" w:author="blake grills" w:date="2020-03-05T18:12:00Z" w:initials="bg">
    <w:p w14:paraId="5E7E8E5C" w14:textId="6B0D799F" w:rsidR="00F07D50" w:rsidRDefault="00F07D50">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163" w:author="Michael Decker" w:date="2020-03-01T17:20:00Z" w:initials="MD">
    <w:p w14:paraId="38D6C617" w14:textId="19051DA1" w:rsidR="00F07D50" w:rsidRDefault="00F07D50">
      <w:pPr>
        <w:pStyle w:val="CommentText"/>
      </w:pPr>
      <w:r>
        <w:rPr>
          <w:rStyle w:val="CommentReference"/>
        </w:rPr>
        <w:annotationRef/>
      </w:r>
      <w:r>
        <w:t xml:space="preserve">How were they mitigated for this </w:t>
      </w:r>
      <w:proofErr w:type="gramStart"/>
      <w:r>
        <w:t>research.</w:t>
      </w:r>
      <w:proofErr w:type="gramEnd"/>
    </w:p>
  </w:comment>
  <w:comment w:id="165" w:author="Michael Decker" w:date="2020-03-01T18:05:00Z" w:initials="MD">
    <w:p w14:paraId="7187500A" w14:textId="2B2517D4" w:rsidR="00F07D50" w:rsidRDefault="00F07D50">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1747E3" w15:done="0"/>
  <w15:commentEx w15:paraId="10AB2FCF" w15:done="0"/>
  <w15:commentEx w15:paraId="220CA534" w15:paraIdParent="10AB2FCF" w15:done="0"/>
  <w15:commentEx w15:paraId="3A692421" w15:paraIdParent="10AB2FCF" w15:done="0"/>
  <w15:commentEx w15:paraId="7FFB6FDA" w15:done="0"/>
  <w15:commentEx w15:paraId="6BFEF302" w15:paraIdParent="7FFB6FDA" w15:done="0"/>
  <w15:commentEx w15:paraId="2EBD7476" w15:paraIdParent="7FFB6FDA" w15:done="0"/>
  <w15:commentEx w15:paraId="2450F85A" w15:done="0"/>
  <w15:commentEx w15:paraId="348E4E0C" w15:done="0"/>
  <w15:commentEx w15:paraId="08D5291F" w15:done="0"/>
  <w15:commentEx w15:paraId="06F40E10" w15:done="0"/>
  <w15:commentEx w15:paraId="27B67DC0" w15:done="0"/>
  <w15:commentEx w15:paraId="51E1CE49" w15:done="0"/>
  <w15:commentEx w15:paraId="2A708D47" w15:done="0"/>
  <w15:commentEx w15:paraId="0C2C5091" w15:done="0"/>
  <w15:commentEx w15:paraId="544B60AD" w15:done="0"/>
  <w15:commentEx w15:paraId="3D4B3FD0" w15:done="0"/>
  <w15:commentEx w15:paraId="39EEB326" w15:done="0"/>
  <w15:commentEx w15:paraId="22B39515" w15:done="0"/>
  <w15:commentEx w15:paraId="02E89474" w15:done="0"/>
  <w15:commentEx w15:paraId="64E04EE8" w15:done="0"/>
  <w15:commentEx w15:paraId="60324638" w15:done="0"/>
  <w15:commentEx w15:paraId="0A881722" w15:done="0"/>
  <w15:commentEx w15:paraId="62ADD3FA" w15:done="0"/>
  <w15:commentEx w15:paraId="295AAB1D" w15:done="0"/>
  <w15:commentEx w15:paraId="0987F9A0" w15:done="0"/>
  <w15:commentEx w15:paraId="581B41C5" w15:done="0"/>
  <w15:commentEx w15:paraId="7817C04D" w15:done="0"/>
  <w15:commentEx w15:paraId="7EB3B312" w15:done="0"/>
  <w15:commentEx w15:paraId="630D9107" w15:done="0"/>
  <w15:commentEx w15:paraId="06A086CC" w15:done="0"/>
  <w15:commentEx w15:paraId="493EFEA6" w15:done="0"/>
  <w15:commentEx w15:paraId="386D92EC" w15:done="0"/>
  <w15:commentEx w15:paraId="1FDF56E8" w15:done="0"/>
  <w15:commentEx w15:paraId="386DEA4B" w15:done="0"/>
  <w15:commentEx w15:paraId="006AA805" w15:done="0"/>
  <w15:commentEx w15:paraId="2A7B8283" w15:done="0"/>
  <w15:commentEx w15:paraId="336DCF63" w15:done="0"/>
  <w15:commentEx w15:paraId="7D4C1AD6" w15:done="0"/>
  <w15:commentEx w15:paraId="4E8A1FE2" w15:paraIdParent="7D4C1AD6" w15:done="0"/>
  <w15:commentEx w15:paraId="2B37F871" w15:done="0"/>
  <w15:commentEx w15:paraId="2A11D34E" w15:done="0"/>
  <w15:commentEx w15:paraId="5DD3407F" w15:done="0"/>
  <w15:commentEx w15:paraId="55F0DEE0" w15:done="0"/>
  <w15:commentEx w15:paraId="47EF9258" w15:done="0"/>
  <w15:commentEx w15:paraId="73D70E89" w15:done="0"/>
  <w15:commentEx w15:paraId="1D0C2305" w15:done="0"/>
  <w15:commentEx w15:paraId="3D5D2F39" w15:done="0"/>
  <w15:commentEx w15:paraId="30CD0559" w15:done="0"/>
  <w15:commentEx w15:paraId="2A1B112B" w15:done="0"/>
  <w15:commentEx w15:paraId="78626FC3" w15:paraIdParent="2A1B112B" w15:done="0"/>
  <w15:commentEx w15:paraId="28E321F0" w15:done="0"/>
  <w15:commentEx w15:paraId="38FB50CB" w15:done="0"/>
  <w15:commentEx w15:paraId="5E7E8E5C" w15:paraIdParent="38FB50CB" w15:done="0"/>
  <w15:commentEx w15:paraId="38D6C617" w15:done="0"/>
  <w15:commentEx w15:paraId="71875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37B50" w16cex:dateUtc="2020-03-23T22:15:00Z"/>
  <w16cex:commentExtensible w16cex:durableId="22237C66" w16cex:dateUtc="2020-03-23T22:20:00Z"/>
  <w16cex:commentExtensible w16cex:durableId="22237CAC" w16cex:dateUtc="2020-03-23T22:21:00Z"/>
  <w16cex:commentExtensible w16cex:durableId="22237D02" w16cex:dateUtc="2020-03-23T22:22:00Z"/>
  <w16cex:commentExtensible w16cex:durableId="22237FA6" w16cex:dateUtc="2020-03-23T22:34:00Z"/>
  <w16cex:commentExtensible w16cex:durableId="22237FC9" w16cex:dateUtc="2020-03-23T22:34:00Z"/>
  <w16cex:commentExtensible w16cex:durableId="2223803D" w16cex:dateUtc="2020-03-23T22:36:00Z"/>
  <w16cex:commentExtensible w16cex:durableId="2223809D" w16cex:dateUtc="2020-03-23T22:38:00Z"/>
  <w16cex:commentExtensible w16cex:durableId="22238154" w16cex:dateUtc="2020-03-23T22:41:00Z"/>
  <w16cex:commentExtensible w16cex:durableId="221F6F21" w16cex:dateUtc="2020-03-20T20:34:00Z"/>
  <w16cex:commentExtensible w16cex:durableId="221F723B" w16cex:dateUtc="2020-03-20T20:47:00Z"/>
  <w16cex:commentExtensible w16cex:durableId="221F7215" w16cex:dateUtc="2020-03-20T20:47:00Z"/>
  <w16cex:commentExtensible w16cex:durableId="221F7363" w16cex:dateUtc="2020-03-20T20:52:00Z"/>
  <w16cex:commentExtensible w16cex:durableId="221F8A84" w16cex:dateUtc="2020-03-20T22:31:00Z"/>
  <w16cex:commentExtensible w16cex:durableId="221F8B87" w16cex:dateUtc="2020-03-20T22:35:00Z"/>
  <w16cex:commentExtensible w16cex:durableId="221F8CA2" w16cex:dateUtc="2020-03-20T22:40:00Z"/>
  <w16cex:commentExtensible w16cex:durableId="221F8E6A" w16cex:dateUtc="2020-03-20T22:48:00Z"/>
  <w16cex:commentExtensible w16cex:durableId="221F8F7D" w16cex:dateUtc="2020-03-20T22:52:00Z"/>
  <w16cex:commentExtensible w16cex:durableId="221F9116" w16cex:dateUtc="2020-03-20T22:59:00Z"/>
  <w16cex:commentExtensible w16cex:durableId="221F9228" w16cex:dateUtc="2020-03-20T23:04:00Z"/>
  <w16cex:commentExtensible w16cex:durableId="221F938D" w16cex:dateUtc="2020-03-20T23:10:00Z"/>
  <w16cex:commentExtensible w16cex:durableId="221F944C" w16cex:dateUtc="2020-03-20T23:13:00Z"/>
  <w16cex:commentExtensible w16cex:durableId="221F9534" w16cex:dateUtc="2020-03-20T23:17:00Z"/>
  <w16cex:commentExtensible w16cex:durableId="221F9579" w16cex:dateUtc="2020-03-20T23:18:00Z"/>
  <w16cex:commentExtensible w16cex:durableId="221F9586" w16cex:dateUtc="2020-03-20T23:18:00Z"/>
  <w16cex:commentExtensible w16cex:durableId="221F95CE" w16cex:dateUtc="2020-03-20T23:19:00Z"/>
  <w16cex:commentExtensible w16cex:durableId="221F9824" w16cex:dateUtc="2020-03-20T23:29:00Z"/>
  <w16cex:commentExtensible w16cex:durableId="221F96E2" w16cex:dateUtc="2020-03-20T23:24:00Z"/>
  <w16cex:commentExtensible w16cex:durableId="221F98D0" w16cex:dateUtc="2020-03-20T23:32:00Z"/>
  <w16cex:commentExtensible w16cex:durableId="221F99FC" w16cex:dateUtc="2020-03-20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1747E3" w16cid:durableId="2205235A"/>
  <w16cid:commentId w16cid:paraId="10AB2FCF" w16cid:durableId="221B9E61"/>
  <w16cid:commentId w16cid:paraId="220CA534" w16cid:durableId="221E227E"/>
  <w16cid:commentId w16cid:paraId="3A692421" w16cid:durableId="221F3F34"/>
  <w16cid:commentId w16cid:paraId="7FFB6FDA" w16cid:durableId="221217EF"/>
  <w16cid:commentId w16cid:paraId="6BFEF302" w16cid:durableId="221217EE"/>
  <w16cid:commentId w16cid:paraId="2EBD7476" w16cid:durableId="221217ED"/>
  <w16cid:commentId w16cid:paraId="2450F85A" w16cid:durableId="22237B50"/>
  <w16cid:commentId w16cid:paraId="348E4E0C" w16cid:durableId="22237C66"/>
  <w16cid:commentId w16cid:paraId="08D5291F" w16cid:durableId="22237CAC"/>
  <w16cid:commentId w16cid:paraId="06F40E10" w16cid:durableId="22237D02"/>
  <w16cid:commentId w16cid:paraId="27B67DC0" w16cid:durableId="22237FA6"/>
  <w16cid:commentId w16cid:paraId="51E1CE49" w16cid:durableId="22237FC9"/>
  <w16cid:commentId w16cid:paraId="2A708D47" w16cid:durableId="2223803D"/>
  <w16cid:commentId w16cid:paraId="0C2C5091" w16cid:durableId="2223809D"/>
  <w16cid:commentId w16cid:paraId="544B60AD" w16cid:durableId="22238154"/>
  <w16cid:commentId w16cid:paraId="3D4B3FD0" w16cid:durableId="221E29BA"/>
  <w16cid:commentId w16cid:paraId="39EEB326" w16cid:durableId="221F6F21"/>
  <w16cid:commentId w16cid:paraId="22B39515" w16cid:durableId="221E2B58"/>
  <w16cid:commentId w16cid:paraId="02E89474" w16cid:durableId="221E2D49"/>
  <w16cid:commentId w16cid:paraId="64E04EE8" w16cid:durableId="221E2CE3"/>
  <w16cid:commentId w16cid:paraId="60324638" w16cid:durableId="221CBCE7"/>
  <w16cid:commentId w16cid:paraId="0A881722" w16cid:durableId="221CC1E7"/>
  <w16cid:commentId w16cid:paraId="62ADD3FA" w16cid:durableId="221E2FA5"/>
  <w16cid:commentId w16cid:paraId="295AAB1D" w16cid:durableId="221E2FCF"/>
  <w16cid:commentId w16cid:paraId="0987F9A0" w16cid:durableId="221E2FEC"/>
  <w16cid:commentId w16cid:paraId="581B41C5" w16cid:durableId="221F723B"/>
  <w16cid:commentId w16cid:paraId="7817C04D" w16cid:durableId="221F7215"/>
  <w16cid:commentId w16cid:paraId="7EB3B312" w16cid:durableId="221F7363"/>
  <w16cid:commentId w16cid:paraId="630D9107" w16cid:durableId="221F8A84"/>
  <w16cid:commentId w16cid:paraId="06A086CC" w16cid:durableId="221F8B87"/>
  <w16cid:commentId w16cid:paraId="493EFEA6" w16cid:durableId="221CC346"/>
  <w16cid:commentId w16cid:paraId="386D92EC" w16cid:durableId="221F8CA2"/>
  <w16cid:commentId w16cid:paraId="1FDF56E8" w16cid:durableId="221F8E6A"/>
  <w16cid:commentId w16cid:paraId="386DEA4B" w16cid:durableId="221CC375"/>
  <w16cid:commentId w16cid:paraId="006AA805" w16cid:durableId="221F8F7D"/>
  <w16cid:commentId w16cid:paraId="2A7B8283" w16cid:durableId="221F9116"/>
  <w16cid:commentId w16cid:paraId="336DCF63" w16cid:durableId="221F9228"/>
  <w16cid:commentId w16cid:paraId="7D4C1AD6" w16cid:durableId="220661BC"/>
  <w16cid:commentId w16cid:paraId="4E8A1FE2" w16cid:durableId="220B6EA1"/>
  <w16cid:commentId w16cid:paraId="2B37F871" w16cid:durableId="221F938D"/>
  <w16cid:commentId w16cid:paraId="2A11D34E" w16cid:durableId="221F944C"/>
  <w16cid:commentId w16cid:paraId="5DD3407F" w16cid:durableId="221F9534"/>
  <w16cid:commentId w16cid:paraId="55F0DEE0" w16cid:durableId="221F9579"/>
  <w16cid:commentId w16cid:paraId="47EF9258" w16cid:durableId="221F9586"/>
  <w16cid:commentId w16cid:paraId="73D70E89" w16cid:durableId="221F95CE"/>
  <w16cid:commentId w16cid:paraId="1D0C2305" w16cid:durableId="221F9824"/>
  <w16cid:commentId w16cid:paraId="3D5D2F39" w16cid:durableId="221F96E2"/>
  <w16cid:commentId w16cid:paraId="30CD0559" w16cid:durableId="221F98D0"/>
  <w16cid:commentId w16cid:paraId="2A1B112B" w16cid:durableId="221CC425"/>
  <w16cid:commentId w16cid:paraId="78626FC3" w16cid:durableId="221D4796"/>
  <w16cid:commentId w16cid:paraId="28E321F0" w16cid:durableId="221F99FC"/>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89F417" w14:textId="77777777" w:rsidR="002F2AA9" w:rsidRDefault="002F2AA9" w:rsidP="0082705B">
      <w:pPr>
        <w:spacing w:after="0" w:line="240" w:lineRule="auto"/>
      </w:pPr>
      <w:r>
        <w:separator/>
      </w:r>
    </w:p>
  </w:endnote>
  <w:endnote w:type="continuationSeparator" w:id="0">
    <w:p w14:paraId="4825D624" w14:textId="77777777" w:rsidR="002F2AA9" w:rsidRDefault="002F2AA9"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E80429" w14:textId="77777777" w:rsidR="002F2AA9" w:rsidRDefault="002F2AA9" w:rsidP="0082705B">
      <w:pPr>
        <w:spacing w:after="0" w:line="240" w:lineRule="auto"/>
      </w:pPr>
      <w:r>
        <w:separator/>
      </w:r>
    </w:p>
  </w:footnote>
  <w:footnote w:type="continuationSeparator" w:id="0">
    <w:p w14:paraId="00071840" w14:textId="77777777" w:rsidR="002F2AA9" w:rsidRDefault="002F2AA9"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37EB"/>
    <w:rsid w:val="00016D86"/>
    <w:rsid w:val="00020FE0"/>
    <w:rsid w:val="00024DCA"/>
    <w:rsid w:val="00025D2F"/>
    <w:rsid w:val="00030501"/>
    <w:rsid w:val="00031259"/>
    <w:rsid w:val="000319B6"/>
    <w:rsid w:val="00032148"/>
    <w:rsid w:val="00033B30"/>
    <w:rsid w:val="000506FA"/>
    <w:rsid w:val="000530D1"/>
    <w:rsid w:val="000578C2"/>
    <w:rsid w:val="0006331D"/>
    <w:rsid w:val="00066A8B"/>
    <w:rsid w:val="0007121B"/>
    <w:rsid w:val="00074BDB"/>
    <w:rsid w:val="00076202"/>
    <w:rsid w:val="00076546"/>
    <w:rsid w:val="000813E2"/>
    <w:rsid w:val="0008449C"/>
    <w:rsid w:val="000867DD"/>
    <w:rsid w:val="00090DD4"/>
    <w:rsid w:val="00091123"/>
    <w:rsid w:val="000950BD"/>
    <w:rsid w:val="00095755"/>
    <w:rsid w:val="00096C5C"/>
    <w:rsid w:val="00096C86"/>
    <w:rsid w:val="00097F56"/>
    <w:rsid w:val="000A1C2B"/>
    <w:rsid w:val="000A690B"/>
    <w:rsid w:val="000C65F4"/>
    <w:rsid w:val="000D03BC"/>
    <w:rsid w:val="000D04F6"/>
    <w:rsid w:val="000D1A50"/>
    <w:rsid w:val="000E0153"/>
    <w:rsid w:val="000E112C"/>
    <w:rsid w:val="000E615B"/>
    <w:rsid w:val="000E69C1"/>
    <w:rsid w:val="000F0CB9"/>
    <w:rsid w:val="000F1417"/>
    <w:rsid w:val="000F384A"/>
    <w:rsid w:val="000F4E19"/>
    <w:rsid w:val="000F69BC"/>
    <w:rsid w:val="000F7435"/>
    <w:rsid w:val="0010270B"/>
    <w:rsid w:val="001067D7"/>
    <w:rsid w:val="001103A7"/>
    <w:rsid w:val="00113B6F"/>
    <w:rsid w:val="00114A1E"/>
    <w:rsid w:val="001151EB"/>
    <w:rsid w:val="001219D9"/>
    <w:rsid w:val="00123C44"/>
    <w:rsid w:val="001246AC"/>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7283"/>
    <w:rsid w:val="001807FB"/>
    <w:rsid w:val="001834E4"/>
    <w:rsid w:val="00184348"/>
    <w:rsid w:val="00186006"/>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9E"/>
    <w:rsid w:val="001D57AF"/>
    <w:rsid w:val="001E236B"/>
    <w:rsid w:val="001E25CD"/>
    <w:rsid w:val="001E37B8"/>
    <w:rsid w:val="001E4BD4"/>
    <w:rsid w:val="001E5BAF"/>
    <w:rsid w:val="001E6548"/>
    <w:rsid w:val="001F0C12"/>
    <w:rsid w:val="001F5052"/>
    <w:rsid w:val="002047F7"/>
    <w:rsid w:val="0020560C"/>
    <w:rsid w:val="002065AF"/>
    <w:rsid w:val="00206ACF"/>
    <w:rsid w:val="00214051"/>
    <w:rsid w:val="00215AC9"/>
    <w:rsid w:val="00221129"/>
    <w:rsid w:val="00221D2E"/>
    <w:rsid w:val="00222679"/>
    <w:rsid w:val="002247F2"/>
    <w:rsid w:val="002248ED"/>
    <w:rsid w:val="00225F0C"/>
    <w:rsid w:val="00226841"/>
    <w:rsid w:val="00226E5D"/>
    <w:rsid w:val="00227A70"/>
    <w:rsid w:val="002325B3"/>
    <w:rsid w:val="00234A07"/>
    <w:rsid w:val="0023523B"/>
    <w:rsid w:val="002371DB"/>
    <w:rsid w:val="00240FFC"/>
    <w:rsid w:val="00243B80"/>
    <w:rsid w:val="00245E88"/>
    <w:rsid w:val="00247C80"/>
    <w:rsid w:val="00250E76"/>
    <w:rsid w:val="00250ED2"/>
    <w:rsid w:val="00251D65"/>
    <w:rsid w:val="002543A1"/>
    <w:rsid w:val="00254445"/>
    <w:rsid w:val="00257073"/>
    <w:rsid w:val="002625B0"/>
    <w:rsid w:val="0026263A"/>
    <w:rsid w:val="00262FC7"/>
    <w:rsid w:val="00264781"/>
    <w:rsid w:val="00265276"/>
    <w:rsid w:val="0026529F"/>
    <w:rsid w:val="002673B4"/>
    <w:rsid w:val="002678EC"/>
    <w:rsid w:val="00271B02"/>
    <w:rsid w:val="00277AA9"/>
    <w:rsid w:val="00282235"/>
    <w:rsid w:val="00286BCC"/>
    <w:rsid w:val="00286CDE"/>
    <w:rsid w:val="00294721"/>
    <w:rsid w:val="002A06D3"/>
    <w:rsid w:val="002A4CBC"/>
    <w:rsid w:val="002A7B1D"/>
    <w:rsid w:val="002B0B6D"/>
    <w:rsid w:val="002B1321"/>
    <w:rsid w:val="002B3A40"/>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F038B"/>
    <w:rsid w:val="002F27D2"/>
    <w:rsid w:val="002F2AA9"/>
    <w:rsid w:val="002F46FA"/>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096B"/>
    <w:rsid w:val="003353F1"/>
    <w:rsid w:val="00336D04"/>
    <w:rsid w:val="00337EE1"/>
    <w:rsid w:val="0034127D"/>
    <w:rsid w:val="00343394"/>
    <w:rsid w:val="00343A27"/>
    <w:rsid w:val="00343D57"/>
    <w:rsid w:val="00345FEF"/>
    <w:rsid w:val="00346398"/>
    <w:rsid w:val="003464FC"/>
    <w:rsid w:val="00351DA7"/>
    <w:rsid w:val="00352048"/>
    <w:rsid w:val="0035517F"/>
    <w:rsid w:val="003552F7"/>
    <w:rsid w:val="00360AF7"/>
    <w:rsid w:val="00361F35"/>
    <w:rsid w:val="00363417"/>
    <w:rsid w:val="00363BC0"/>
    <w:rsid w:val="003663D7"/>
    <w:rsid w:val="00371291"/>
    <w:rsid w:val="0038016B"/>
    <w:rsid w:val="00382ED6"/>
    <w:rsid w:val="003836B4"/>
    <w:rsid w:val="003863DB"/>
    <w:rsid w:val="003866D8"/>
    <w:rsid w:val="00386FA3"/>
    <w:rsid w:val="00387A5A"/>
    <w:rsid w:val="00390223"/>
    <w:rsid w:val="00392961"/>
    <w:rsid w:val="0039452F"/>
    <w:rsid w:val="0039589F"/>
    <w:rsid w:val="0039657A"/>
    <w:rsid w:val="00397FA2"/>
    <w:rsid w:val="003A17F6"/>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2B0D"/>
    <w:rsid w:val="00415AA1"/>
    <w:rsid w:val="0042639E"/>
    <w:rsid w:val="00430235"/>
    <w:rsid w:val="00435D46"/>
    <w:rsid w:val="00440003"/>
    <w:rsid w:val="00444A57"/>
    <w:rsid w:val="0044590A"/>
    <w:rsid w:val="00447005"/>
    <w:rsid w:val="00450093"/>
    <w:rsid w:val="004512F4"/>
    <w:rsid w:val="00451BCC"/>
    <w:rsid w:val="0045649A"/>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A7982"/>
    <w:rsid w:val="004B145D"/>
    <w:rsid w:val="004B4C20"/>
    <w:rsid w:val="004B66B5"/>
    <w:rsid w:val="004C056F"/>
    <w:rsid w:val="004C15B3"/>
    <w:rsid w:val="004C304C"/>
    <w:rsid w:val="004C4088"/>
    <w:rsid w:val="004C4E5A"/>
    <w:rsid w:val="004C5DAD"/>
    <w:rsid w:val="004C7340"/>
    <w:rsid w:val="004D361C"/>
    <w:rsid w:val="004D4DDF"/>
    <w:rsid w:val="004E36D2"/>
    <w:rsid w:val="004E5433"/>
    <w:rsid w:val="004E571F"/>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3D48"/>
    <w:rsid w:val="005345EA"/>
    <w:rsid w:val="00535F00"/>
    <w:rsid w:val="00536B62"/>
    <w:rsid w:val="00536E76"/>
    <w:rsid w:val="00537D38"/>
    <w:rsid w:val="0054246D"/>
    <w:rsid w:val="00542937"/>
    <w:rsid w:val="00544487"/>
    <w:rsid w:val="00546A5A"/>
    <w:rsid w:val="00550B95"/>
    <w:rsid w:val="00562299"/>
    <w:rsid w:val="00562465"/>
    <w:rsid w:val="005631D6"/>
    <w:rsid w:val="005632A1"/>
    <w:rsid w:val="00563734"/>
    <w:rsid w:val="00567A02"/>
    <w:rsid w:val="00574C89"/>
    <w:rsid w:val="005753A1"/>
    <w:rsid w:val="005772E2"/>
    <w:rsid w:val="005804C4"/>
    <w:rsid w:val="00582B25"/>
    <w:rsid w:val="00584E09"/>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49EE"/>
    <w:rsid w:val="00636145"/>
    <w:rsid w:val="00636533"/>
    <w:rsid w:val="00636ECC"/>
    <w:rsid w:val="006375E0"/>
    <w:rsid w:val="006379B8"/>
    <w:rsid w:val="00643655"/>
    <w:rsid w:val="00646626"/>
    <w:rsid w:val="00646B50"/>
    <w:rsid w:val="0065290A"/>
    <w:rsid w:val="00652B60"/>
    <w:rsid w:val="00653024"/>
    <w:rsid w:val="00655829"/>
    <w:rsid w:val="006559D4"/>
    <w:rsid w:val="00662B41"/>
    <w:rsid w:val="00666B42"/>
    <w:rsid w:val="00673C4E"/>
    <w:rsid w:val="00673EAC"/>
    <w:rsid w:val="00674293"/>
    <w:rsid w:val="0067485A"/>
    <w:rsid w:val="00676BB6"/>
    <w:rsid w:val="00677769"/>
    <w:rsid w:val="00681A5E"/>
    <w:rsid w:val="00683397"/>
    <w:rsid w:val="00684528"/>
    <w:rsid w:val="00684786"/>
    <w:rsid w:val="006869EB"/>
    <w:rsid w:val="00687BCF"/>
    <w:rsid w:val="00687E83"/>
    <w:rsid w:val="00687F16"/>
    <w:rsid w:val="00692A21"/>
    <w:rsid w:val="00693236"/>
    <w:rsid w:val="0069326F"/>
    <w:rsid w:val="00694D67"/>
    <w:rsid w:val="006A1B36"/>
    <w:rsid w:val="006A3824"/>
    <w:rsid w:val="006A551F"/>
    <w:rsid w:val="006A72F8"/>
    <w:rsid w:val="006A7C41"/>
    <w:rsid w:val="006B4409"/>
    <w:rsid w:val="006B4AAD"/>
    <w:rsid w:val="006B4AF0"/>
    <w:rsid w:val="006B5788"/>
    <w:rsid w:val="006C0EED"/>
    <w:rsid w:val="006C0F4A"/>
    <w:rsid w:val="006C2CF2"/>
    <w:rsid w:val="006C517B"/>
    <w:rsid w:val="006C74A6"/>
    <w:rsid w:val="006D1180"/>
    <w:rsid w:val="006D7A56"/>
    <w:rsid w:val="006E0970"/>
    <w:rsid w:val="006E68B8"/>
    <w:rsid w:val="006E7777"/>
    <w:rsid w:val="006F1104"/>
    <w:rsid w:val="006F1882"/>
    <w:rsid w:val="00700C7E"/>
    <w:rsid w:val="00701261"/>
    <w:rsid w:val="0070383A"/>
    <w:rsid w:val="00712394"/>
    <w:rsid w:val="007135BC"/>
    <w:rsid w:val="00715B6A"/>
    <w:rsid w:val="0072411F"/>
    <w:rsid w:val="00724353"/>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4D32"/>
    <w:rsid w:val="007956DB"/>
    <w:rsid w:val="00797159"/>
    <w:rsid w:val="007A174F"/>
    <w:rsid w:val="007A36AA"/>
    <w:rsid w:val="007A43B4"/>
    <w:rsid w:val="007A682A"/>
    <w:rsid w:val="007A77A1"/>
    <w:rsid w:val="007B558B"/>
    <w:rsid w:val="007B5C07"/>
    <w:rsid w:val="007C1309"/>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2758"/>
    <w:rsid w:val="00854111"/>
    <w:rsid w:val="008556DD"/>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59F2"/>
    <w:rsid w:val="008B05AE"/>
    <w:rsid w:val="008B0D80"/>
    <w:rsid w:val="008B463D"/>
    <w:rsid w:val="008B50BA"/>
    <w:rsid w:val="008C02BC"/>
    <w:rsid w:val="008C0369"/>
    <w:rsid w:val="008C5183"/>
    <w:rsid w:val="008D29EE"/>
    <w:rsid w:val="008D3269"/>
    <w:rsid w:val="008E1E01"/>
    <w:rsid w:val="008E63A8"/>
    <w:rsid w:val="008E6A78"/>
    <w:rsid w:val="008E729E"/>
    <w:rsid w:val="0090100F"/>
    <w:rsid w:val="00903314"/>
    <w:rsid w:val="00904650"/>
    <w:rsid w:val="00904867"/>
    <w:rsid w:val="00911164"/>
    <w:rsid w:val="009256C9"/>
    <w:rsid w:val="009273AD"/>
    <w:rsid w:val="009304B8"/>
    <w:rsid w:val="00932EDD"/>
    <w:rsid w:val="00941C81"/>
    <w:rsid w:val="0094441D"/>
    <w:rsid w:val="00953061"/>
    <w:rsid w:val="00954785"/>
    <w:rsid w:val="00954A25"/>
    <w:rsid w:val="00954E09"/>
    <w:rsid w:val="00962623"/>
    <w:rsid w:val="0096310A"/>
    <w:rsid w:val="009670C2"/>
    <w:rsid w:val="009705BD"/>
    <w:rsid w:val="00972170"/>
    <w:rsid w:val="00974013"/>
    <w:rsid w:val="00976874"/>
    <w:rsid w:val="00977175"/>
    <w:rsid w:val="00977600"/>
    <w:rsid w:val="00977D9D"/>
    <w:rsid w:val="009842A5"/>
    <w:rsid w:val="00985796"/>
    <w:rsid w:val="0099462B"/>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4161"/>
    <w:rsid w:val="009D54AD"/>
    <w:rsid w:val="009D5AE3"/>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2DAE"/>
    <w:rsid w:val="00A27C77"/>
    <w:rsid w:val="00A32FC8"/>
    <w:rsid w:val="00A33E60"/>
    <w:rsid w:val="00A37640"/>
    <w:rsid w:val="00A37B2F"/>
    <w:rsid w:val="00A430DE"/>
    <w:rsid w:val="00A4496D"/>
    <w:rsid w:val="00A4583F"/>
    <w:rsid w:val="00A51D4A"/>
    <w:rsid w:val="00A52AA4"/>
    <w:rsid w:val="00A52D3B"/>
    <w:rsid w:val="00A53822"/>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62F"/>
    <w:rsid w:val="00A91925"/>
    <w:rsid w:val="00A97E10"/>
    <w:rsid w:val="00AA01E8"/>
    <w:rsid w:val="00AA3373"/>
    <w:rsid w:val="00AA5EC4"/>
    <w:rsid w:val="00AA6716"/>
    <w:rsid w:val="00AA68AF"/>
    <w:rsid w:val="00AB1147"/>
    <w:rsid w:val="00AB11E8"/>
    <w:rsid w:val="00AB3354"/>
    <w:rsid w:val="00AB4B6B"/>
    <w:rsid w:val="00AC15AC"/>
    <w:rsid w:val="00AC15E9"/>
    <w:rsid w:val="00AC2311"/>
    <w:rsid w:val="00AD169E"/>
    <w:rsid w:val="00AD2266"/>
    <w:rsid w:val="00AD242D"/>
    <w:rsid w:val="00AD2685"/>
    <w:rsid w:val="00AD2A0F"/>
    <w:rsid w:val="00AE132E"/>
    <w:rsid w:val="00AE2A70"/>
    <w:rsid w:val="00AE3069"/>
    <w:rsid w:val="00AE48D6"/>
    <w:rsid w:val="00AE5EC1"/>
    <w:rsid w:val="00AF1598"/>
    <w:rsid w:val="00AF3401"/>
    <w:rsid w:val="00AF3653"/>
    <w:rsid w:val="00AF5DF2"/>
    <w:rsid w:val="00AF6F1F"/>
    <w:rsid w:val="00B00593"/>
    <w:rsid w:val="00B00EC7"/>
    <w:rsid w:val="00B05891"/>
    <w:rsid w:val="00B11828"/>
    <w:rsid w:val="00B125D3"/>
    <w:rsid w:val="00B1349D"/>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C1CE3"/>
    <w:rsid w:val="00BC3843"/>
    <w:rsid w:val="00BC4210"/>
    <w:rsid w:val="00BC500E"/>
    <w:rsid w:val="00BD0826"/>
    <w:rsid w:val="00BD1F22"/>
    <w:rsid w:val="00BD27FB"/>
    <w:rsid w:val="00BD37AD"/>
    <w:rsid w:val="00BD37BF"/>
    <w:rsid w:val="00BD47BC"/>
    <w:rsid w:val="00BE28F3"/>
    <w:rsid w:val="00BE3D3A"/>
    <w:rsid w:val="00BE4BE9"/>
    <w:rsid w:val="00BF3282"/>
    <w:rsid w:val="00BF63DB"/>
    <w:rsid w:val="00C01AA5"/>
    <w:rsid w:val="00C131C0"/>
    <w:rsid w:val="00C13AAC"/>
    <w:rsid w:val="00C16A9C"/>
    <w:rsid w:val="00C23CE7"/>
    <w:rsid w:val="00C256D8"/>
    <w:rsid w:val="00C26694"/>
    <w:rsid w:val="00C31453"/>
    <w:rsid w:val="00C319D6"/>
    <w:rsid w:val="00C33A0F"/>
    <w:rsid w:val="00C36A5E"/>
    <w:rsid w:val="00C41B63"/>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B1BB1"/>
    <w:rsid w:val="00CB2248"/>
    <w:rsid w:val="00CB24AA"/>
    <w:rsid w:val="00CC1298"/>
    <w:rsid w:val="00CC5034"/>
    <w:rsid w:val="00CD3417"/>
    <w:rsid w:val="00CD6337"/>
    <w:rsid w:val="00CD6DEC"/>
    <w:rsid w:val="00CE7256"/>
    <w:rsid w:val="00CF0380"/>
    <w:rsid w:val="00CF3AB9"/>
    <w:rsid w:val="00CF5F6F"/>
    <w:rsid w:val="00D00C1A"/>
    <w:rsid w:val="00D00F3C"/>
    <w:rsid w:val="00D0230C"/>
    <w:rsid w:val="00D06A7E"/>
    <w:rsid w:val="00D10A58"/>
    <w:rsid w:val="00D110B0"/>
    <w:rsid w:val="00D13A94"/>
    <w:rsid w:val="00D142C1"/>
    <w:rsid w:val="00D1524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A7D67"/>
    <w:rsid w:val="00DB1734"/>
    <w:rsid w:val="00DB1A27"/>
    <w:rsid w:val="00DB541E"/>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00E0"/>
    <w:rsid w:val="00E60EA9"/>
    <w:rsid w:val="00E67273"/>
    <w:rsid w:val="00E678E0"/>
    <w:rsid w:val="00E72C9A"/>
    <w:rsid w:val="00E85596"/>
    <w:rsid w:val="00E86C5A"/>
    <w:rsid w:val="00E90326"/>
    <w:rsid w:val="00E90F86"/>
    <w:rsid w:val="00E912B6"/>
    <w:rsid w:val="00E93F3E"/>
    <w:rsid w:val="00E9514E"/>
    <w:rsid w:val="00E971D6"/>
    <w:rsid w:val="00E977DA"/>
    <w:rsid w:val="00EA1D8E"/>
    <w:rsid w:val="00EA3480"/>
    <w:rsid w:val="00EA79AD"/>
    <w:rsid w:val="00EB42AD"/>
    <w:rsid w:val="00EB5543"/>
    <w:rsid w:val="00EB6AB3"/>
    <w:rsid w:val="00EC779C"/>
    <w:rsid w:val="00ED2425"/>
    <w:rsid w:val="00ED559F"/>
    <w:rsid w:val="00ED676B"/>
    <w:rsid w:val="00EE201C"/>
    <w:rsid w:val="00EE3A79"/>
    <w:rsid w:val="00EE3C8D"/>
    <w:rsid w:val="00EE447F"/>
    <w:rsid w:val="00EE54CC"/>
    <w:rsid w:val="00EF09B3"/>
    <w:rsid w:val="00EF0C90"/>
    <w:rsid w:val="00EF13DC"/>
    <w:rsid w:val="00EF22AD"/>
    <w:rsid w:val="00EF72B8"/>
    <w:rsid w:val="00F00715"/>
    <w:rsid w:val="00F044C5"/>
    <w:rsid w:val="00F05240"/>
    <w:rsid w:val="00F059AC"/>
    <w:rsid w:val="00F07D50"/>
    <w:rsid w:val="00F11FFC"/>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6600"/>
    <w:rsid w:val="00F8032A"/>
    <w:rsid w:val="00F904A4"/>
    <w:rsid w:val="00F90C37"/>
    <w:rsid w:val="00F9107A"/>
    <w:rsid w:val="00F91EAC"/>
    <w:rsid w:val="00F92559"/>
    <w:rsid w:val="00F92CF5"/>
    <w:rsid w:val="00F94620"/>
    <w:rsid w:val="00F96E5F"/>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9C26744-444B-CC47-9EDA-E9D31DDC0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12</TotalTime>
  <Pages>76</Pages>
  <Words>32383</Words>
  <Characters>184587</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43</cp:revision>
  <dcterms:created xsi:type="dcterms:W3CDTF">2020-02-04T18:25:00Z</dcterms:created>
  <dcterms:modified xsi:type="dcterms:W3CDTF">2020-03-2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cGoh22ck"/&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